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69F208C0"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2B05DF" w:rsidRDefault="00D65659">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B05DF">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2B05DF" w:rsidRDefault="002B05DF">
                                    <w:pPr>
                                      <w:pStyle w:val="NoSpacing"/>
                                      <w:spacing w:before="40" w:after="40"/>
                                      <w:rPr>
                                        <w:caps/>
                                        <w:color w:val="1F4E79" w:themeColor="accent5" w:themeShade="80"/>
                                        <w:sz w:val="28"/>
                                        <w:szCs w:val="28"/>
                                      </w:rPr>
                                    </w:pPr>
                                    <w:r>
                                      <w:rPr>
                                        <w:caps/>
                                        <w:color w:val="1F4E79" w:themeColor="accent5" w:themeShade="80"/>
                                        <w:sz w:val="28"/>
                                        <w:szCs w:val="28"/>
                                      </w:rPr>
                                      <w:t>BNA</w:t>
                                    </w:r>
                                    <w:r w:rsidR="0076118A">
                                      <w:rPr>
                                        <w:caps/>
                                        <w:color w:val="1F4E79" w:themeColor="accent5" w:themeShade="80"/>
                                        <w:sz w:val="28"/>
                                        <w:szCs w:val="28"/>
                                      </w:rPr>
                                      <w:t xml:space="preserve"> </w:t>
                                    </w:r>
                                    <w:r w:rsidR="002F0ECC">
                                      <w:rPr>
                                        <w:caps/>
                                        <w:color w:val="1F4E79" w:themeColor="accent5" w:themeShade="80"/>
                                        <w:sz w:val="28"/>
                                        <w:szCs w:val="28"/>
                                      </w:rPr>
                                      <w:t>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2B05DF" w:rsidRDefault="002B05DF">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2B05DF" w:rsidRDefault="00D65659">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B05DF">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2B05DF" w:rsidRDefault="002B05DF">
                              <w:pPr>
                                <w:pStyle w:val="NoSpacing"/>
                                <w:spacing w:before="40" w:after="40"/>
                                <w:rPr>
                                  <w:caps/>
                                  <w:color w:val="1F4E79" w:themeColor="accent5" w:themeShade="80"/>
                                  <w:sz w:val="28"/>
                                  <w:szCs w:val="28"/>
                                </w:rPr>
                              </w:pPr>
                              <w:r>
                                <w:rPr>
                                  <w:caps/>
                                  <w:color w:val="1F4E79" w:themeColor="accent5" w:themeShade="80"/>
                                  <w:sz w:val="28"/>
                                  <w:szCs w:val="28"/>
                                </w:rPr>
                                <w:t>BNA</w:t>
                              </w:r>
                              <w:r w:rsidR="0076118A">
                                <w:rPr>
                                  <w:caps/>
                                  <w:color w:val="1F4E79" w:themeColor="accent5" w:themeShade="80"/>
                                  <w:sz w:val="28"/>
                                  <w:szCs w:val="28"/>
                                </w:rPr>
                                <w:t xml:space="preserve"> </w:t>
                              </w:r>
                              <w:r w:rsidR="002F0ECC">
                                <w:rPr>
                                  <w:caps/>
                                  <w:color w:val="1F4E79" w:themeColor="accent5" w:themeShade="80"/>
                                  <w:sz w:val="28"/>
                                  <w:szCs w:val="28"/>
                                </w:rPr>
                                <w:t>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2B05DF" w:rsidRDefault="002B05DF">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2B05DF" w:rsidRDefault="002B05DF">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2B05DF" w:rsidRDefault="002B05DF">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636097D" w14:textId="37502789" w:rsidR="00D65659"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5546113" w:history="1">
            <w:r w:rsidR="00D65659" w:rsidRPr="00A34D80">
              <w:rPr>
                <w:rStyle w:val="Hyperlink"/>
                <w:rFonts w:ascii="Calibri" w:hAnsi="Calibri" w:cs="Calibri"/>
                <w:noProof/>
              </w:rPr>
              <w:t>Abstract</w:t>
            </w:r>
            <w:r w:rsidR="00D65659">
              <w:rPr>
                <w:noProof/>
                <w:webHidden/>
              </w:rPr>
              <w:tab/>
            </w:r>
            <w:r w:rsidR="00D65659">
              <w:rPr>
                <w:noProof/>
                <w:webHidden/>
              </w:rPr>
              <w:fldChar w:fldCharType="begin"/>
            </w:r>
            <w:r w:rsidR="00D65659">
              <w:rPr>
                <w:noProof/>
                <w:webHidden/>
              </w:rPr>
              <w:instrText xml:space="preserve"> PAGEREF _Toc45546113 \h </w:instrText>
            </w:r>
            <w:r w:rsidR="00D65659">
              <w:rPr>
                <w:noProof/>
                <w:webHidden/>
              </w:rPr>
            </w:r>
            <w:r w:rsidR="00D65659">
              <w:rPr>
                <w:noProof/>
                <w:webHidden/>
              </w:rPr>
              <w:fldChar w:fldCharType="separate"/>
            </w:r>
            <w:r w:rsidR="00D65659">
              <w:rPr>
                <w:noProof/>
                <w:webHidden/>
              </w:rPr>
              <w:t>2</w:t>
            </w:r>
            <w:r w:rsidR="00D65659">
              <w:rPr>
                <w:noProof/>
                <w:webHidden/>
              </w:rPr>
              <w:fldChar w:fldCharType="end"/>
            </w:r>
          </w:hyperlink>
        </w:p>
        <w:p w14:paraId="7216E3C3" w14:textId="5BC2C222" w:rsidR="00D65659" w:rsidRDefault="00D65659">
          <w:pPr>
            <w:pStyle w:val="TOC1"/>
            <w:tabs>
              <w:tab w:val="right" w:leader="dot" w:pos="9350"/>
            </w:tabs>
            <w:rPr>
              <w:rFonts w:eastAsiaTheme="minorEastAsia" w:cstheme="minorBidi"/>
              <w:b w:val="0"/>
              <w:bCs w:val="0"/>
              <w:i w:val="0"/>
              <w:iCs w:val="0"/>
              <w:noProof/>
            </w:rPr>
          </w:pPr>
          <w:hyperlink w:anchor="_Toc45546114" w:history="1">
            <w:r w:rsidRPr="00A34D80">
              <w:rPr>
                <w:rStyle w:val="Hyperlink"/>
                <w:rFonts w:ascii="Calibri" w:hAnsi="Calibri" w:cs="Calibri"/>
                <w:noProof/>
              </w:rPr>
              <w:t>Introduction</w:t>
            </w:r>
            <w:r>
              <w:rPr>
                <w:noProof/>
                <w:webHidden/>
              </w:rPr>
              <w:tab/>
            </w:r>
            <w:r>
              <w:rPr>
                <w:noProof/>
                <w:webHidden/>
              </w:rPr>
              <w:fldChar w:fldCharType="begin"/>
            </w:r>
            <w:r>
              <w:rPr>
                <w:noProof/>
                <w:webHidden/>
              </w:rPr>
              <w:instrText xml:space="preserve"> PAGEREF _Toc45546114 \h </w:instrText>
            </w:r>
            <w:r>
              <w:rPr>
                <w:noProof/>
                <w:webHidden/>
              </w:rPr>
            </w:r>
            <w:r>
              <w:rPr>
                <w:noProof/>
                <w:webHidden/>
              </w:rPr>
              <w:fldChar w:fldCharType="separate"/>
            </w:r>
            <w:r>
              <w:rPr>
                <w:noProof/>
                <w:webHidden/>
              </w:rPr>
              <w:t>3</w:t>
            </w:r>
            <w:r>
              <w:rPr>
                <w:noProof/>
                <w:webHidden/>
              </w:rPr>
              <w:fldChar w:fldCharType="end"/>
            </w:r>
          </w:hyperlink>
        </w:p>
        <w:p w14:paraId="732CAA7F" w14:textId="7029D813" w:rsidR="00D65659" w:rsidRDefault="00D65659">
          <w:pPr>
            <w:pStyle w:val="TOC2"/>
            <w:tabs>
              <w:tab w:val="right" w:leader="dot" w:pos="9350"/>
            </w:tabs>
            <w:rPr>
              <w:rFonts w:eastAsiaTheme="minorEastAsia" w:cstheme="minorBidi"/>
              <w:b w:val="0"/>
              <w:bCs w:val="0"/>
              <w:noProof/>
              <w:sz w:val="24"/>
              <w:szCs w:val="24"/>
            </w:rPr>
          </w:pPr>
          <w:hyperlink w:anchor="_Toc45546115" w:history="1">
            <w:r w:rsidRPr="00A34D80">
              <w:rPr>
                <w:rStyle w:val="Hyperlink"/>
                <w:rFonts w:ascii="Calibri" w:hAnsi="Calibri" w:cs="Calibri"/>
                <w:noProof/>
              </w:rPr>
              <w:t>DNA Methylation</w:t>
            </w:r>
            <w:r>
              <w:rPr>
                <w:noProof/>
                <w:webHidden/>
              </w:rPr>
              <w:tab/>
            </w:r>
            <w:r>
              <w:rPr>
                <w:noProof/>
                <w:webHidden/>
              </w:rPr>
              <w:fldChar w:fldCharType="begin"/>
            </w:r>
            <w:r>
              <w:rPr>
                <w:noProof/>
                <w:webHidden/>
              </w:rPr>
              <w:instrText xml:space="preserve"> PAGEREF _Toc45546115 \h </w:instrText>
            </w:r>
            <w:r>
              <w:rPr>
                <w:noProof/>
                <w:webHidden/>
              </w:rPr>
            </w:r>
            <w:r>
              <w:rPr>
                <w:noProof/>
                <w:webHidden/>
              </w:rPr>
              <w:fldChar w:fldCharType="separate"/>
            </w:r>
            <w:r>
              <w:rPr>
                <w:noProof/>
                <w:webHidden/>
              </w:rPr>
              <w:t>3</w:t>
            </w:r>
            <w:r>
              <w:rPr>
                <w:noProof/>
                <w:webHidden/>
              </w:rPr>
              <w:fldChar w:fldCharType="end"/>
            </w:r>
          </w:hyperlink>
        </w:p>
        <w:p w14:paraId="1395B151" w14:textId="4C74F273" w:rsidR="00D65659" w:rsidRDefault="00D65659">
          <w:pPr>
            <w:pStyle w:val="TOC3"/>
            <w:tabs>
              <w:tab w:val="right" w:leader="dot" w:pos="9350"/>
            </w:tabs>
            <w:rPr>
              <w:rFonts w:eastAsiaTheme="minorEastAsia" w:cstheme="minorBidi"/>
              <w:noProof/>
              <w:sz w:val="24"/>
              <w:szCs w:val="24"/>
            </w:rPr>
          </w:pPr>
          <w:hyperlink w:anchor="_Toc45546116" w:history="1">
            <w:r w:rsidRPr="00A34D80">
              <w:rPr>
                <w:rStyle w:val="Hyperlink"/>
                <w:rFonts w:ascii="Calibri" w:hAnsi="Calibri" w:cs="Calibri"/>
                <w:noProof/>
              </w:rPr>
              <w:t>Figure 1: DNA Methylation Patterns</w:t>
            </w:r>
            <w:r>
              <w:rPr>
                <w:noProof/>
                <w:webHidden/>
              </w:rPr>
              <w:tab/>
            </w:r>
            <w:r>
              <w:rPr>
                <w:noProof/>
                <w:webHidden/>
              </w:rPr>
              <w:fldChar w:fldCharType="begin"/>
            </w:r>
            <w:r>
              <w:rPr>
                <w:noProof/>
                <w:webHidden/>
              </w:rPr>
              <w:instrText xml:space="preserve"> PAGEREF _Toc45546116 \h </w:instrText>
            </w:r>
            <w:r>
              <w:rPr>
                <w:noProof/>
                <w:webHidden/>
              </w:rPr>
            </w:r>
            <w:r>
              <w:rPr>
                <w:noProof/>
                <w:webHidden/>
              </w:rPr>
              <w:fldChar w:fldCharType="separate"/>
            </w:r>
            <w:r>
              <w:rPr>
                <w:noProof/>
                <w:webHidden/>
              </w:rPr>
              <w:t>3</w:t>
            </w:r>
            <w:r>
              <w:rPr>
                <w:noProof/>
                <w:webHidden/>
              </w:rPr>
              <w:fldChar w:fldCharType="end"/>
            </w:r>
          </w:hyperlink>
        </w:p>
        <w:p w14:paraId="70C0288B" w14:textId="4F1280BC" w:rsidR="00D65659" w:rsidRDefault="00D65659">
          <w:pPr>
            <w:pStyle w:val="TOC2"/>
            <w:tabs>
              <w:tab w:val="right" w:leader="dot" w:pos="9350"/>
            </w:tabs>
            <w:rPr>
              <w:rFonts w:eastAsiaTheme="minorEastAsia" w:cstheme="minorBidi"/>
              <w:b w:val="0"/>
              <w:bCs w:val="0"/>
              <w:noProof/>
              <w:sz w:val="24"/>
              <w:szCs w:val="24"/>
            </w:rPr>
          </w:pPr>
          <w:hyperlink w:anchor="_Toc45546117" w:history="1">
            <w:r w:rsidRPr="00A34D80">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45546117 \h </w:instrText>
            </w:r>
            <w:r>
              <w:rPr>
                <w:noProof/>
                <w:webHidden/>
              </w:rPr>
            </w:r>
            <w:r>
              <w:rPr>
                <w:noProof/>
                <w:webHidden/>
              </w:rPr>
              <w:fldChar w:fldCharType="separate"/>
            </w:r>
            <w:r>
              <w:rPr>
                <w:noProof/>
                <w:webHidden/>
              </w:rPr>
              <w:t>3</w:t>
            </w:r>
            <w:r>
              <w:rPr>
                <w:noProof/>
                <w:webHidden/>
              </w:rPr>
              <w:fldChar w:fldCharType="end"/>
            </w:r>
          </w:hyperlink>
        </w:p>
        <w:p w14:paraId="16E05E93" w14:textId="4DDCA8F4" w:rsidR="00D65659" w:rsidRDefault="00D65659">
          <w:pPr>
            <w:pStyle w:val="TOC3"/>
            <w:tabs>
              <w:tab w:val="right" w:leader="dot" w:pos="9350"/>
            </w:tabs>
            <w:rPr>
              <w:rFonts w:eastAsiaTheme="minorEastAsia" w:cstheme="minorBidi"/>
              <w:noProof/>
              <w:sz w:val="24"/>
              <w:szCs w:val="24"/>
            </w:rPr>
          </w:pPr>
          <w:hyperlink w:anchor="_Toc45546118" w:history="1">
            <w:r w:rsidRPr="00A34D80">
              <w:rPr>
                <w:rStyle w:val="Hyperlink"/>
                <w:rFonts w:ascii="Calibri" w:hAnsi="Calibri" w:cs="Calibri"/>
                <w:noProof/>
              </w:rPr>
              <w:t>Figure 2: Micronutrients in One-Carbon Metabolism and DNA Methylation</w:t>
            </w:r>
            <w:r>
              <w:rPr>
                <w:noProof/>
                <w:webHidden/>
              </w:rPr>
              <w:tab/>
            </w:r>
            <w:r>
              <w:rPr>
                <w:noProof/>
                <w:webHidden/>
              </w:rPr>
              <w:fldChar w:fldCharType="begin"/>
            </w:r>
            <w:r>
              <w:rPr>
                <w:noProof/>
                <w:webHidden/>
              </w:rPr>
              <w:instrText xml:space="preserve"> PAGEREF _Toc45546118 \h </w:instrText>
            </w:r>
            <w:r>
              <w:rPr>
                <w:noProof/>
                <w:webHidden/>
              </w:rPr>
            </w:r>
            <w:r>
              <w:rPr>
                <w:noProof/>
                <w:webHidden/>
              </w:rPr>
              <w:fldChar w:fldCharType="separate"/>
            </w:r>
            <w:r>
              <w:rPr>
                <w:noProof/>
                <w:webHidden/>
              </w:rPr>
              <w:t>4</w:t>
            </w:r>
            <w:r>
              <w:rPr>
                <w:noProof/>
                <w:webHidden/>
              </w:rPr>
              <w:fldChar w:fldCharType="end"/>
            </w:r>
          </w:hyperlink>
        </w:p>
        <w:p w14:paraId="3898ED78" w14:textId="6CC953B3" w:rsidR="00D65659" w:rsidRDefault="00D65659">
          <w:pPr>
            <w:pStyle w:val="TOC2"/>
            <w:tabs>
              <w:tab w:val="right" w:leader="dot" w:pos="9350"/>
            </w:tabs>
            <w:rPr>
              <w:rFonts w:eastAsiaTheme="minorEastAsia" w:cstheme="minorBidi"/>
              <w:b w:val="0"/>
              <w:bCs w:val="0"/>
              <w:noProof/>
              <w:sz w:val="24"/>
              <w:szCs w:val="24"/>
            </w:rPr>
          </w:pPr>
          <w:hyperlink w:anchor="_Toc45546119" w:history="1">
            <w:r w:rsidRPr="00A34D80">
              <w:rPr>
                <w:rStyle w:val="Hyperlink"/>
                <w:rFonts w:ascii="Calibri" w:hAnsi="Calibri" w:cs="Calibri"/>
                <w:noProof/>
              </w:rPr>
              <w:t>Type 1 Diabetes</w:t>
            </w:r>
            <w:r>
              <w:rPr>
                <w:noProof/>
                <w:webHidden/>
              </w:rPr>
              <w:tab/>
            </w:r>
            <w:r>
              <w:rPr>
                <w:noProof/>
                <w:webHidden/>
              </w:rPr>
              <w:fldChar w:fldCharType="begin"/>
            </w:r>
            <w:r>
              <w:rPr>
                <w:noProof/>
                <w:webHidden/>
              </w:rPr>
              <w:instrText xml:space="preserve"> PAGEREF _Toc45546119 \h </w:instrText>
            </w:r>
            <w:r>
              <w:rPr>
                <w:noProof/>
                <w:webHidden/>
              </w:rPr>
            </w:r>
            <w:r>
              <w:rPr>
                <w:noProof/>
                <w:webHidden/>
              </w:rPr>
              <w:fldChar w:fldCharType="separate"/>
            </w:r>
            <w:r>
              <w:rPr>
                <w:noProof/>
                <w:webHidden/>
              </w:rPr>
              <w:t>5</w:t>
            </w:r>
            <w:r>
              <w:rPr>
                <w:noProof/>
                <w:webHidden/>
              </w:rPr>
              <w:fldChar w:fldCharType="end"/>
            </w:r>
          </w:hyperlink>
        </w:p>
        <w:p w14:paraId="5DDAD3AF" w14:textId="2A1D18D3" w:rsidR="00D65659" w:rsidRDefault="00D65659">
          <w:pPr>
            <w:pStyle w:val="TOC1"/>
            <w:tabs>
              <w:tab w:val="right" w:leader="dot" w:pos="9350"/>
            </w:tabs>
            <w:rPr>
              <w:rFonts w:eastAsiaTheme="minorEastAsia" w:cstheme="minorBidi"/>
              <w:b w:val="0"/>
              <w:bCs w:val="0"/>
              <w:i w:val="0"/>
              <w:iCs w:val="0"/>
              <w:noProof/>
            </w:rPr>
          </w:pPr>
          <w:hyperlink w:anchor="_Toc45546120" w:history="1">
            <w:r w:rsidRPr="00A34D80">
              <w:rPr>
                <w:rStyle w:val="Hyperlink"/>
                <w:rFonts w:ascii="Calibri" w:hAnsi="Calibri" w:cs="Calibri"/>
                <w:noProof/>
              </w:rPr>
              <w:t>Specific Aims</w:t>
            </w:r>
            <w:r>
              <w:rPr>
                <w:noProof/>
                <w:webHidden/>
              </w:rPr>
              <w:tab/>
            </w:r>
            <w:r>
              <w:rPr>
                <w:noProof/>
                <w:webHidden/>
              </w:rPr>
              <w:fldChar w:fldCharType="begin"/>
            </w:r>
            <w:r>
              <w:rPr>
                <w:noProof/>
                <w:webHidden/>
              </w:rPr>
              <w:instrText xml:space="preserve"> PAGEREF _Toc45546120 \h </w:instrText>
            </w:r>
            <w:r>
              <w:rPr>
                <w:noProof/>
                <w:webHidden/>
              </w:rPr>
            </w:r>
            <w:r>
              <w:rPr>
                <w:noProof/>
                <w:webHidden/>
              </w:rPr>
              <w:fldChar w:fldCharType="separate"/>
            </w:r>
            <w:r>
              <w:rPr>
                <w:noProof/>
                <w:webHidden/>
              </w:rPr>
              <w:t>6</w:t>
            </w:r>
            <w:r>
              <w:rPr>
                <w:noProof/>
                <w:webHidden/>
              </w:rPr>
              <w:fldChar w:fldCharType="end"/>
            </w:r>
          </w:hyperlink>
        </w:p>
        <w:p w14:paraId="2EF7B82B" w14:textId="4E95E894" w:rsidR="00D65659" w:rsidRDefault="00D65659">
          <w:pPr>
            <w:pStyle w:val="TOC2"/>
            <w:tabs>
              <w:tab w:val="right" w:leader="dot" w:pos="9350"/>
            </w:tabs>
            <w:rPr>
              <w:rFonts w:eastAsiaTheme="minorEastAsia" w:cstheme="minorBidi"/>
              <w:b w:val="0"/>
              <w:bCs w:val="0"/>
              <w:noProof/>
              <w:sz w:val="24"/>
              <w:szCs w:val="24"/>
            </w:rPr>
          </w:pPr>
          <w:hyperlink w:anchor="_Toc45546121" w:history="1">
            <w:r w:rsidRPr="00A34D80">
              <w:rPr>
                <w:rStyle w:val="Hyperlink"/>
                <w:rFonts w:ascii="Calibri" w:hAnsi="Calibri" w:cs="Calibri"/>
                <w:noProof/>
              </w:rPr>
              <w:t>Primary Aim 1</w:t>
            </w:r>
            <w:r>
              <w:rPr>
                <w:noProof/>
                <w:webHidden/>
              </w:rPr>
              <w:tab/>
            </w:r>
            <w:r>
              <w:rPr>
                <w:noProof/>
                <w:webHidden/>
              </w:rPr>
              <w:fldChar w:fldCharType="begin"/>
            </w:r>
            <w:r>
              <w:rPr>
                <w:noProof/>
                <w:webHidden/>
              </w:rPr>
              <w:instrText xml:space="preserve"> PAGEREF _Toc45546121 \h </w:instrText>
            </w:r>
            <w:r>
              <w:rPr>
                <w:noProof/>
                <w:webHidden/>
              </w:rPr>
            </w:r>
            <w:r>
              <w:rPr>
                <w:noProof/>
                <w:webHidden/>
              </w:rPr>
              <w:fldChar w:fldCharType="separate"/>
            </w:r>
            <w:r>
              <w:rPr>
                <w:noProof/>
                <w:webHidden/>
              </w:rPr>
              <w:t>6</w:t>
            </w:r>
            <w:r>
              <w:rPr>
                <w:noProof/>
                <w:webHidden/>
              </w:rPr>
              <w:fldChar w:fldCharType="end"/>
            </w:r>
          </w:hyperlink>
        </w:p>
        <w:p w14:paraId="70610A0F" w14:textId="7D31E74B" w:rsidR="00D65659" w:rsidRDefault="00D65659">
          <w:pPr>
            <w:pStyle w:val="TOC3"/>
            <w:tabs>
              <w:tab w:val="right" w:leader="dot" w:pos="9350"/>
            </w:tabs>
            <w:rPr>
              <w:rFonts w:eastAsiaTheme="minorEastAsia" w:cstheme="minorBidi"/>
              <w:noProof/>
              <w:sz w:val="24"/>
              <w:szCs w:val="24"/>
            </w:rPr>
          </w:pPr>
          <w:hyperlink w:anchor="_Toc45546122" w:history="1">
            <w:r w:rsidRPr="00A34D80">
              <w:rPr>
                <w:rStyle w:val="Hyperlink"/>
                <w:rFonts w:ascii="Calibri" w:hAnsi="Calibri" w:cs="Calibri"/>
                <w:noProof/>
              </w:rPr>
              <w:t>Secondary Aim 1a</w:t>
            </w:r>
            <w:r>
              <w:rPr>
                <w:noProof/>
                <w:webHidden/>
              </w:rPr>
              <w:tab/>
            </w:r>
            <w:r>
              <w:rPr>
                <w:noProof/>
                <w:webHidden/>
              </w:rPr>
              <w:fldChar w:fldCharType="begin"/>
            </w:r>
            <w:r>
              <w:rPr>
                <w:noProof/>
                <w:webHidden/>
              </w:rPr>
              <w:instrText xml:space="preserve"> PAGEREF _Toc45546122 \h </w:instrText>
            </w:r>
            <w:r>
              <w:rPr>
                <w:noProof/>
                <w:webHidden/>
              </w:rPr>
            </w:r>
            <w:r>
              <w:rPr>
                <w:noProof/>
                <w:webHidden/>
              </w:rPr>
              <w:fldChar w:fldCharType="separate"/>
            </w:r>
            <w:r>
              <w:rPr>
                <w:noProof/>
                <w:webHidden/>
              </w:rPr>
              <w:t>6</w:t>
            </w:r>
            <w:r>
              <w:rPr>
                <w:noProof/>
                <w:webHidden/>
              </w:rPr>
              <w:fldChar w:fldCharType="end"/>
            </w:r>
          </w:hyperlink>
        </w:p>
        <w:p w14:paraId="55CBC361" w14:textId="7ABFE350" w:rsidR="00D65659" w:rsidRDefault="00D65659">
          <w:pPr>
            <w:pStyle w:val="TOC3"/>
            <w:tabs>
              <w:tab w:val="right" w:leader="dot" w:pos="9350"/>
            </w:tabs>
            <w:rPr>
              <w:rFonts w:eastAsiaTheme="minorEastAsia" w:cstheme="minorBidi"/>
              <w:noProof/>
              <w:sz w:val="24"/>
              <w:szCs w:val="24"/>
            </w:rPr>
          </w:pPr>
          <w:hyperlink w:anchor="_Toc45546123" w:history="1">
            <w:r w:rsidRPr="00A34D80">
              <w:rPr>
                <w:rStyle w:val="Hyperlink"/>
                <w:rFonts w:ascii="Calibri" w:hAnsi="Calibri" w:cs="Calibri"/>
                <w:noProof/>
              </w:rPr>
              <w:t>Secondary Aim 1b</w:t>
            </w:r>
            <w:r>
              <w:rPr>
                <w:noProof/>
                <w:webHidden/>
              </w:rPr>
              <w:tab/>
            </w:r>
            <w:r>
              <w:rPr>
                <w:noProof/>
                <w:webHidden/>
              </w:rPr>
              <w:fldChar w:fldCharType="begin"/>
            </w:r>
            <w:r>
              <w:rPr>
                <w:noProof/>
                <w:webHidden/>
              </w:rPr>
              <w:instrText xml:space="preserve"> PAGEREF _Toc45546123 \h </w:instrText>
            </w:r>
            <w:r>
              <w:rPr>
                <w:noProof/>
                <w:webHidden/>
              </w:rPr>
            </w:r>
            <w:r>
              <w:rPr>
                <w:noProof/>
                <w:webHidden/>
              </w:rPr>
              <w:fldChar w:fldCharType="separate"/>
            </w:r>
            <w:r>
              <w:rPr>
                <w:noProof/>
                <w:webHidden/>
              </w:rPr>
              <w:t>6</w:t>
            </w:r>
            <w:r>
              <w:rPr>
                <w:noProof/>
                <w:webHidden/>
              </w:rPr>
              <w:fldChar w:fldCharType="end"/>
            </w:r>
          </w:hyperlink>
        </w:p>
        <w:p w14:paraId="051349AB" w14:textId="44D82010" w:rsidR="00D65659" w:rsidRDefault="00D65659">
          <w:pPr>
            <w:pStyle w:val="TOC2"/>
            <w:tabs>
              <w:tab w:val="right" w:leader="dot" w:pos="9350"/>
            </w:tabs>
            <w:rPr>
              <w:rFonts w:eastAsiaTheme="minorEastAsia" w:cstheme="minorBidi"/>
              <w:b w:val="0"/>
              <w:bCs w:val="0"/>
              <w:noProof/>
              <w:sz w:val="24"/>
              <w:szCs w:val="24"/>
            </w:rPr>
          </w:pPr>
          <w:hyperlink w:anchor="_Toc45546124" w:history="1">
            <w:r w:rsidRPr="00A34D80">
              <w:rPr>
                <w:rStyle w:val="Hyperlink"/>
                <w:rFonts w:ascii="Calibri" w:hAnsi="Calibri" w:cs="Calibri"/>
                <w:noProof/>
              </w:rPr>
              <w:t>Primary Aim 2</w:t>
            </w:r>
            <w:r>
              <w:rPr>
                <w:noProof/>
                <w:webHidden/>
              </w:rPr>
              <w:tab/>
            </w:r>
            <w:r>
              <w:rPr>
                <w:noProof/>
                <w:webHidden/>
              </w:rPr>
              <w:fldChar w:fldCharType="begin"/>
            </w:r>
            <w:r>
              <w:rPr>
                <w:noProof/>
                <w:webHidden/>
              </w:rPr>
              <w:instrText xml:space="preserve"> PAGEREF _Toc45546124 \h </w:instrText>
            </w:r>
            <w:r>
              <w:rPr>
                <w:noProof/>
                <w:webHidden/>
              </w:rPr>
            </w:r>
            <w:r>
              <w:rPr>
                <w:noProof/>
                <w:webHidden/>
              </w:rPr>
              <w:fldChar w:fldCharType="separate"/>
            </w:r>
            <w:r>
              <w:rPr>
                <w:noProof/>
                <w:webHidden/>
              </w:rPr>
              <w:t>6</w:t>
            </w:r>
            <w:r>
              <w:rPr>
                <w:noProof/>
                <w:webHidden/>
              </w:rPr>
              <w:fldChar w:fldCharType="end"/>
            </w:r>
          </w:hyperlink>
        </w:p>
        <w:p w14:paraId="4FFDC809" w14:textId="6CF76052" w:rsidR="00D65659" w:rsidRDefault="00D65659">
          <w:pPr>
            <w:pStyle w:val="TOC2"/>
            <w:tabs>
              <w:tab w:val="right" w:leader="dot" w:pos="9350"/>
            </w:tabs>
            <w:rPr>
              <w:rFonts w:eastAsiaTheme="minorEastAsia" w:cstheme="minorBidi"/>
              <w:b w:val="0"/>
              <w:bCs w:val="0"/>
              <w:noProof/>
              <w:sz w:val="24"/>
              <w:szCs w:val="24"/>
            </w:rPr>
          </w:pPr>
          <w:hyperlink w:anchor="_Toc45546125" w:history="1">
            <w:r w:rsidRPr="00A34D80">
              <w:rPr>
                <w:rStyle w:val="Hyperlink"/>
                <w:rFonts w:ascii="Calibri" w:hAnsi="Calibri" w:cs="Calibri"/>
                <w:noProof/>
              </w:rPr>
              <w:t>Primary Aim 3</w:t>
            </w:r>
            <w:r>
              <w:rPr>
                <w:noProof/>
                <w:webHidden/>
              </w:rPr>
              <w:tab/>
            </w:r>
            <w:r>
              <w:rPr>
                <w:noProof/>
                <w:webHidden/>
              </w:rPr>
              <w:fldChar w:fldCharType="begin"/>
            </w:r>
            <w:r>
              <w:rPr>
                <w:noProof/>
                <w:webHidden/>
              </w:rPr>
              <w:instrText xml:space="preserve"> PAGEREF _Toc45546125 \h </w:instrText>
            </w:r>
            <w:r>
              <w:rPr>
                <w:noProof/>
                <w:webHidden/>
              </w:rPr>
            </w:r>
            <w:r>
              <w:rPr>
                <w:noProof/>
                <w:webHidden/>
              </w:rPr>
              <w:fldChar w:fldCharType="separate"/>
            </w:r>
            <w:r>
              <w:rPr>
                <w:noProof/>
                <w:webHidden/>
              </w:rPr>
              <w:t>6</w:t>
            </w:r>
            <w:r>
              <w:rPr>
                <w:noProof/>
                <w:webHidden/>
              </w:rPr>
              <w:fldChar w:fldCharType="end"/>
            </w:r>
          </w:hyperlink>
        </w:p>
        <w:p w14:paraId="55EFF3D5" w14:textId="0F4F2121" w:rsidR="00D65659" w:rsidRDefault="00D65659">
          <w:pPr>
            <w:pStyle w:val="TOC1"/>
            <w:tabs>
              <w:tab w:val="right" w:leader="dot" w:pos="9350"/>
            </w:tabs>
            <w:rPr>
              <w:rFonts w:eastAsiaTheme="minorEastAsia" w:cstheme="minorBidi"/>
              <w:b w:val="0"/>
              <w:bCs w:val="0"/>
              <w:i w:val="0"/>
              <w:iCs w:val="0"/>
              <w:noProof/>
            </w:rPr>
          </w:pPr>
          <w:hyperlink w:anchor="_Toc45546126" w:history="1">
            <w:r w:rsidRPr="00A34D80">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45546126 \h </w:instrText>
            </w:r>
            <w:r>
              <w:rPr>
                <w:noProof/>
                <w:webHidden/>
              </w:rPr>
            </w:r>
            <w:r>
              <w:rPr>
                <w:noProof/>
                <w:webHidden/>
              </w:rPr>
              <w:fldChar w:fldCharType="separate"/>
            </w:r>
            <w:r>
              <w:rPr>
                <w:noProof/>
                <w:webHidden/>
              </w:rPr>
              <w:t>6</w:t>
            </w:r>
            <w:r>
              <w:rPr>
                <w:noProof/>
                <w:webHidden/>
              </w:rPr>
              <w:fldChar w:fldCharType="end"/>
            </w:r>
          </w:hyperlink>
        </w:p>
        <w:p w14:paraId="716A282A" w14:textId="254E799D" w:rsidR="00D65659" w:rsidRDefault="00D65659">
          <w:pPr>
            <w:pStyle w:val="TOC2"/>
            <w:tabs>
              <w:tab w:val="right" w:leader="dot" w:pos="9350"/>
            </w:tabs>
            <w:rPr>
              <w:rFonts w:eastAsiaTheme="minorEastAsia" w:cstheme="minorBidi"/>
              <w:b w:val="0"/>
              <w:bCs w:val="0"/>
              <w:noProof/>
              <w:sz w:val="24"/>
              <w:szCs w:val="24"/>
            </w:rPr>
          </w:pPr>
          <w:hyperlink w:anchor="_Toc45546127" w:history="1">
            <w:r w:rsidRPr="00A34D80">
              <w:rPr>
                <w:rStyle w:val="Hyperlink"/>
                <w:rFonts w:ascii="Calibri" w:hAnsi="Calibri" w:cs="Calibri"/>
                <w:noProof/>
              </w:rPr>
              <w:t>Methylation</w:t>
            </w:r>
            <w:r>
              <w:rPr>
                <w:noProof/>
                <w:webHidden/>
              </w:rPr>
              <w:tab/>
            </w:r>
            <w:r>
              <w:rPr>
                <w:noProof/>
                <w:webHidden/>
              </w:rPr>
              <w:fldChar w:fldCharType="begin"/>
            </w:r>
            <w:r>
              <w:rPr>
                <w:noProof/>
                <w:webHidden/>
              </w:rPr>
              <w:instrText xml:space="preserve"> PAGEREF _Toc45546127 \h </w:instrText>
            </w:r>
            <w:r>
              <w:rPr>
                <w:noProof/>
                <w:webHidden/>
              </w:rPr>
            </w:r>
            <w:r>
              <w:rPr>
                <w:noProof/>
                <w:webHidden/>
              </w:rPr>
              <w:fldChar w:fldCharType="separate"/>
            </w:r>
            <w:r>
              <w:rPr>
                <w:noProof/>
                <w:webHidden/>
              </w:rPr>
              <w:t>6</w:t>
            </w:r>
            <w:r>
              <w:rPr>
                <w:noProof/>
                <w:webHidden/>
              </w:rPr>
              <w:fldChar w:fldCharType="end"/>
            </w:r>
          </w:hyperlink>
        </w:p>
        <w:p w14:paraId="1093C1C8" w14:textId="2A7743CD" w:rsidR="00D65659" w:rsidRDefault="00D65659">
          <w:pPr>
            <w:pStyle w:val="TOC2"/>
            <w:tabs>
              <w:tab w:val="right" w:leader="dot" w:pos="9350"/>
            </w:tabs>
            <w:rPr>
              <w:rFonts w:eastAsiaTheme="minorEastAsia" w:cstheme="minorBidi"/>
              <w:b w:val="0"/>
              <w:bCs w:val="0"/>
              <w:noProof/>
              <w:sz w:val="24"/>
              <w:szCs w:val="24"/>
            </w:rPr>
          </w:pPr>
          <w:hyperlink w:anchor="_Toc45546128" w:history="1">
            <w:r w:rsidRPr="00A34D80">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45546128 \h </w:instrText>
            </w:r>
            <w:r>
              <w:rPr>
                <w:noProof/>
                <w:webHidden/>
              </w:rPr>
            </w:r>
            <w:r>
              <w:rPr>
                <w:noProof/>
                <w:webHidden/>
              </w:rPr>
              <w:fldChar w:fldCharType="separate"/>
            </w:r>
            <w:r>
              <w:rPr>
                <w:noProof/>
                <w:webHidden/>
              </w:rPr>
              <w:t>6</w:t>
            </w:r>
            <w:r>
              <w:rPr>
                <w:noProof/>
                <w:webHidden/>
              </w:rPr>
              <w:fldChar w:fldCharType="end"/>
            </w:r>
          </w:hyperlink>
        </w:p>
        <w:p w14:paraId="0F7DC623" w14:textId="354C6933" w:rsidR="00D65659" w:rsidRDefault="00D65659">
          <w:pPr>
            <w:pStyle w:val="TOC2"/>
            <w:tabs>
              <w:tab w:val="right" w:leader="dot" w:pos="9350"/>
            </w:tabs>
            <w:rPr>
              <w:rFonts w:eastAsiaTheme="minorEastAsia" w:cstheme="minorBidi"/>
              <w:b w:val="0"/>
              <w:bCs w:val="0"/>
              <w:noProof/>
              <w:sz w:val="24"/>
              <w:szCs w:val="24"/>
            </w:rPr>
          </w:pPr>
          <w:hyperlink w:anchor="_Toc45546129" w:history="1">
            <w:r w:rsidRPr="00A34D80">
              <w:rPr>
                <w:rStyle w:val="Hyperlink"/>
                <w:rFonts w:ascii="Calibri" w:hAnsi="Calibri" w:cs="Calibri"/>
                <w:noProof/>
              </w:rPr>
              <w:t>Feature Reduction</w:t>
            </w:r>
            <w:r>
              <w:rPr>
                <w:noProof/>
                <w:webHidden/>
              </w:rPr>
              <w:tab/>
            </w:r>
            <w:r>
              <w:rPr>
                <w:noProof/>
                <w:webHidden/>
              </w:rPr>
              <w:fldChar w:fldCharType="begin"/>
            </w:r>
            <w:r>
              <w:rPr>
                <w:noProof/>
                <w:webHidden/>
              </w:rPr>
              <w:instrText xml:space="preserve"> PAGEREF _Toc45546129 \h </w:instrText>
            </w:r>
            <w:r>
              <w:rPr>
                <w:noProof/>
                <w:webHidden/>
              </w:rPr>
            </w:r>
            <w:r>
              <w:rPr>
                <w:noProof/>
                <w:webHidden/>
              </w:rPr>
              <w:fldChar w:fldCharType="separate"/>
            </w:r>
            <w:r>
              <w:rPr>
                <w:noProof/>
                <w:webHidden/>
              </w:rPr>
              <w:t>6</w:t>
            </w:r>
            <w:r>
              <w:rPr>
                <w:noProof/>
                <w:webHidden/>
              </w:rPr>
              <w:fldChar w:fldCharType="end"/>
            </w:r>
          </w:hyperlink>
        </w:p>
        <w:p w14:paraId="6726F432" w14:textId="2FA177B9" w:rsidR="00D65659" w:rsidRDefault="00D65659">
          <w:pPr>
            <w:pStyle w:val="TOC2"/>
            <w:tabs>
              <w:tab w:val="right" w:leader="dot" w:pos="9350"/>
            </w:tabs>
            <w:rPr>
              <w:rFonts w:eastAsiaTheme="minorEastAsia" w:cstheme="minorBidi"/>
              <w:b w:val="0"/>
              <w:bCs w:val="0"/>
              <w:noProof/>
              <w:sz w:val="24"/>
              <w:szCs w:val="24"/>
            </w:rPr>
          </w:pPr>
          <w:hyperlink w:anchor="_Toc45546130" w:history="1">
            <w:r w:rsidRPr="00A34D80">
              <w:rPr>
                <w:rStyle w:val="Hyperlink"/>
                <w:rFonts w:ascii="Calibri" w:hAnsi="Calibri" w:cs="Calibri"/>
                <w:noProof/>
              </w:rPr>
              <w:t>Bayesian Network Analysis</w:t>
            </w:r>
            <w:r>
              <w:rPr>
                <w:noProof/>
                <w:webHidden/>
              </w:rPr>
              <w:tab/>
            </w:r>
            <w:r>
              <w:rPr>
                <w:noProof/>
                <w:webHidden/>
              </w:rPr>
              <w:fldChar w:fldCharType="begin"/>
            </w:r>
            <w:r>
              <w:rPr>
                <w:noProof/>
                <w:webHidden/>
              </w:rPr>
              <w:instrText xml:space="preserve"> PAGEREF _Toc45546130 \h </w:instrText>
            </w:r>
            <w:r>
              <w:rPr>
                <w:noProof/>
                <w:webHidden/>
              </w:rPr>
            </w:r>
            <w:r>
              <w:rPr>
                <w:noProof/>
                <w:webHidden/>
              </w:rPr>
              <w:fldChar w:fldCharType="separate"/>
            </w:r>
            <w:r>
              <w:rPr>
                <w:noProof/>
                <w:webHidden/>
              </w:rPr>
              <w:t>7</w:t>
            </w:r>
            <w:r>
              <w:rPr>
                <w:noProof/>
                <w:webHidden/>
              </w:rPr>
              <w:fldChar w:fldCharType="end"/>
            </w:r>
          </w:hyperlink>
        </w:p>
        <w:p w14:paraId="5C7306F1" w14:textId="4A0E4DC9" w:rsidR="00D65659" w:rsidRDefault="00D65659">
          <w:pPr>
            <w:pStyle w:val="TOC3"/>
            <w:tabs>
              <w:tab w:val="right" w:leader="dot" w:pos="9350"/>
            </w:tabs>
            <w:rPr>
              <w:rFonts w:eastAsiaTheme="minorEastAsia" w:cstheme="minorBidi"/>
              <w:noProof/>
              <w:sz w:val="24"/>
              <w:szCs w:val="24"/>
            </w:rPr>
          </w:pPr>
          <w:hyperlink w:anchor="_Toc45546131" w:history="1">
            <w:r w:rsidRPr="00A34D80">
              <w:rPr>
                <w:rStyle w:val="Hyperlink"/>
                <w:rFonts w:ascii="Calibri" w:hAnsi="Calibri" w:cs="Calibri"/>
                <w:noProof/>
              </w:rPr>
              <w:t>Figure 3: Graphical separation, conditional independence, and probability decomposition.</w:t>
            </w:r>
            <w:r>
              <w:rPr>
                <w:noProof/>
                <w:webHidden/>
              </w:rPr>
              <w:tab/>
            </w:r>
            <w:r>
              <w:rPr>
                <w:noProof/>
                <w:webHidden/>
              </w:rPr>
              <w:fldChar w:fldCharType="begin"/>
            </w:r>
            <w:r>
              <w:rPr>
                <w:noProof/>
                <w:webHidden/>
              </w:rPr>
              <w:instrText xml:space="preserve"> PAGEREF _Toc45546131 \h </w:instrText>
            </w:r>
            <w:r>
              <w:rPr>
                <w:noProof/>
                <w:webHidden/>
              </w:rPr>
            </w:r>
            <w:r>
              <w:rPr>
                <w:noProof/>
                <w:webHidden/>
              </w:rPr>
              <w:fldChar w:fldCharType="separate"/>
            </w:r>
            <w:r>
              <w:rPr>
                <w:noProof/>
                <w:webHidden/>
              </w:rPr>
              <w:t>8</w:t>
            </w:r>
            <w:r>
              <w:rPr>
                <w:noProof/>
                <w:webHidden/>
              </w:rPr>
              <w:fldChar w:fldCharType="end"/>
            </w:r>
          </w:hyperlink>
        </w:p>
        <w:p w14:paraId="43DE3127" w14:textId="469AA1C8" w:rsidR="00D65659" w:rsidRDefault="00D65659">
          <w:pPr>
            <w:pStyle w:val="TOC1"/>
            <w:tabs>
              <w:tab w:val="right" w:leader="dot" w:pos="9350"/>
            </w:tabs>
            <w:rPr>
              <w:rFonts w:eastAsiaTheme="minorEastAsia" w:cstheme="minorBidi"/>
              <w:b w:val="0"/>
              <w:bCs w:val="0"/>
              <w:i w:val="0"/>
              <w:iCs w:val="0"/>
              <w:noProof/>
            </w:rPr>
          </w:pPr>
          <w:hyperlink w:anchor="_Toc45546132" w:history="1">
            <w:r w:rsidRPr="00A34D80">
              <w:rPr>
                <w:rStyle w:val="Hyperlink"/>
                <w:rFonts w:ascii="Calibri" w:hAnsi="Calibri" w:cs="Calibri"/>
                <w:noProof/>
              </w:rPr>
              <w:t>Preliminary Results</w:t>
            </w:r>
            <w:r>
              <w:rPr>
                <w:noProof/>
                <w:webHidden/>
              </w:rPr>
              <w:tab/>
            </w:r>
            <w:r>
              <w:rPr>
                <w:noProof/>
                <w:webHidden/>
              </w:rPr>
              <w:fldChar w:fldCharType="begin"/>
            </w:r>
            <w:r>
              <w:rPr>
                <w:noProof/>
                <w:webHidden/>
              </w:rPr>
              <w:instrText xml:space="preserve"> PAGEREF _Toc45546132 \h </w:instrText>
            </w:r>
            <w:r>
              <w:rPr>
                <w:noProof/>
                <w:webHidden/>
              </w:rPr>
            </w:r>
            <w:r>
              <w:rPr>
                <w:noProof/>
                <w:webHidden/>
              </w:rPr>
              <w:fldChar w:fldCharType="separate"/>
            </w:r>
            <w:r>
              <w:rPr>
                <w:noProof/>
                <w:webHidden/>
              </w:rPr>
              <w:t>9</w:t>
            </w:r>
            <w:r>
              <w:rPr>
                <w:noProof/>
                <w:webHidden/>
              </w:rPr>
              <w:fldChar w:fldCharType="end"/>
            </w:r>
          </w:hyperlink>
        </w:p>
        <w:p w14:paraId="3E108AB2" w14:textId="7861B3D5" w:rsidR="00D65659" w:rsidRDefault="00D65659">
          <w:pPr>
            <w:pStyle w:val="TOC1"/>
            <w:tabs>
              <w:tab w:val="right" w:leader="dot" w:pos="9350"/>
            </w:tabs>
            <w:rPr>
              <w:rFonts w:eastAsiaTheme="minorEastAsia" w:cstheme="minorBidi"/>
              <w:b w:val="0"/>
              <w:bCs w:val="0"/>
              <w:i w:val="0"/>
              <w:iCs w:val="0"/>
              <w:noProof/>
            </w:rPr>
          </w:pPr>
          <w:hyperlink w:anchor="_Toc45546133" w:history="1">
            <w:r w:rsidRPr="00A34D80">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45546133 \h </w:instrText>
            </w:r>
            <w:r>
              <w:rPr>
                <w:noProof/>
                <w:webHidden/>
              </w:rPr>
            </w:r>
            <w:r>
              <w:rPr>
                <w:noProof/>
                <w:webHidden/>
              </w:rPr>
              <w:fldChar w:fldCharType="separate"/>
            </w:r>
            <w:r>
              <w:rPr>
                <w:noProof/>
                <w:webHidden/>
              </w:rPr>
              <w:t>10</w:t>
            </w:r>
            <w:r>
              <w:rPr>
                <w:noProof/>
                <w:webHidden/>
              </w:rPr>
              <w:fldChar w:fldCharType="end"/>
            </w:r>
          </w:hyperlink>
        </w:p>
        <w:p w14:paraId="2DD0EA44" w14:textId="1BA5AD3A"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2BCECF16" w:rsidR="0013004D" w:rsidRPr="00255520" w:rsidRDefault="004B3655" w:rsidP="004B3655">
      <w:pPr>
        <w:pStyle w:val="Heading1"/>
        <w:rPr>
          <w:rFonts w:ascii="Calibri" w:hAnsi="Calibri" w:cs="Calibri"/>
        </w:rPr>
      </w:pPr>
      <w:bookmarkStart w:id="0" w:name="_Toc45546113"/>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17DD114C" w:rsidR="00C051FD" w:rsidRPr="00255520" w:rsidRDefault="006C1BEA" w:rsidP="006C1BEA">
      <w:pPr>
        <w:pStyle w:val="Heading1"/>
        <w:rPr>
          <w:rFonts w:ascii="Calibri" w:hAnsi="Calibri" w:cs="Calibri"/>
        </w:rPr>
      </w:pPr>
      <w:bookmarkStart w:id="1" w:name="_Toc45546114"/>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1ECBBF67" w:rsidR="003154E8" w:rsidRPr="00255520" w:rsidRDefault="003154E8" w:rsidP="003154E8">
      <w:pPr>
        <w:pStyle w:val="Heading2"/>
        <w:rPr>
          <w:rFonts w:ascii="Calibri" w:hAnsi="Calibri" w:cs="Calibri"/>
        </w:rPr>
      </w:pPr>
      <w:bookmarkStart w:id="2" w:name="_Toc45546115"/>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3141D359"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r w:rsidR="00EB5F68" w:rsidRPr="00255520">
        <w:rPr>
          <w:rFonts w:ascii="Calibri" w:hAnsi="Calibri" w:cs="Calibri"/>
        </w:rPr>
        <w:t xml:space="preserve">The </w:t>
      </w:r>
      <w:r w:rsidR="00F61673" w:rsidRPr="00255520">
        <w:rPr>
          <w:rFonts w:ascii="Calibri" w:hAnsi="Calibri" w:cs="Calibri"/>
        </w:rPr>
        <w:t xml:space="preserve">processes that </w:t>
      </w:r>
      <w:r w:rsidR="009C46C2" w:rsidRPr="00255520">
        <w:rPr>
          <w:rFonts w:ascii="Calibri" w:hAnsi="Calibri" w:cs="Calibri"/>
        </w:rPr>
        <w:t>regulate g</w:t>
      </w:r>
      <w:r w:rsidR="003F7399" w:rsidRPr="00255520">
        <w:rPr>
          <w:rFonts w:ascii="Calibri" w:hAnsi="Calibri" w:cs="Calibri"/>
        </w:rPr>
        <w:t>ene expression</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F33216" w:rsidRPr="00255520">
        <w:rPr>
          <w:rFonts w:ascii="Calibri" w:hAnsi="Calibri" w:cs="Calibri"/>
        </w:rPr>
        <w:fldChar w:fldCharType="begin" w:fldLock="1"/>
      </w:r>
      <w:r w:rsidR="008A2DE7"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F33216" w:rsidRPr="00255520">
        <w:rPr>
          <w:rFonts w:ascii="Calibri" w:hAnsi="Calibri" w:cs="Calibri"/>
        </w:rPr>
        <w:fldChar w:fldCharType="separate"/>
      </w:r>
      <w:r w:rsidR="00F33216" w:rsidRPr="00255520">
        <w:rPr>
          <w:rFonts w:ascii="Calibri" w:hAnsi="Calibri" w:cs="Calibri"/>
          <w:noProof/>
          <w:vertAlign w:val="superscript"/>
        </w:rPr>
        <w:t>1</w:t>
      </w:r>
      <w:r w:rsidR="00F33216" w:rsidRPr="00255520">
        <w:rPr>
          <w:rFonts w:ascii="Calibri" w:hAnsi="Calibri" w:cs="Calibri"/>
        </w:rPr>
        <w:fldChar w:fldCharType="end"/>
      </w:r>
      <w:r w:rsidR="004B0C8A" w:rsidRPr="00255520">
        <w:rPr>
          <w:rFonts w:ascii="Calibri" w:hAnsi="Calibri" w:cs="Calibri"/>
        </w:rPr>
        <w:t xml:space="preserve"> </w:t>
      </w:r>
    </w:p>
    <w:p w14:paraId="4513D186" w14:textId="4BC3901D" w:rsidR="00E9031A" w:rsidRPr="00255520"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 xml:space="preserve">. </w:t>
      </w:r>
      <w:r w:rsidR="00EF6752" w:rsidRPr="00255520">
        <w:rPr>
          <w:rFonts w:ascii="Calibri" w:hAnsi="Calibri" w:cs="Calibri"/>
        </w:rPr>
        <w:t>Gene silencing is associated with CpG dinucleotide density</w:t>
      </w:r>
      <w:r w:rsidR="00544D1F" w:rsidRPr="00255520">
        <w:rPr>
          <w:rFonts w:ascii="Calibri" w:hAnsi="Calibri" w:cs="Calibri"/>
        </w:rPr>
        <w:t>, and certain transcription factors have been shown to be sensitive to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 xml:space="preserve">mammalian promoters are </w:t>
      </w:r>
      <w:r w:rsidR="000C5BDB" w:rsidRPr="00255520">
        <w:rPr>
          <w:rFonts w:ascii="Calibri" w:hAnsi="Calibri" w:cs="Calibri"/>
        </w:rPr>
        <w:t>CpG islands (CGIs)</w:t>
      </w:r>
      <w:r w:rsidR="00693DF5" w:rsidRPr="00255520">
        <w:rPr>
          <w:rFonts w:ascii="Calibri" w:hAnsi="Calibri" w:cs="Calibri"/>
        </w:rPr>
        <w:t xml:space="preserve">, so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6E0E47" w:rsidRPr="00255520">
        <w:rPr>
          <w:rFonts w:ascii="Calibri" w:hAnsi="Calibri" w:cs="Calibri"/>
        </w:rPr>
        <w:t xml:space="preserve"> </w:t>
      </w:r>
      <w:r w:rsidR="00806E65"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8A2DE7" w:rsidRPr="00255520">
        <w:rPr>
          <w:rFonts w:ascii="Calibri" w:hAnsi="Calibri" w:cs="Calibri"/>
        </w:rPr>
        <w:fldChar w:fldCharType="begin" w:fldLock="1"/>
      </w:r>
      <w:r w:rsidR="008A2DE7" w:rsidRPr="00255520">
        <w:rPr>
          <w:rFonts w:ascii="Calibri" w:hAnsi="Calibri" w:cs="Calibri"/>
        </w:rPr>
        <w:instrText>ADDIN CSL_CITATION {"citationItems":[{"id":"ITEM-1","itemData":{"DOI":"10.1038/s41580-019-0159-6","ISSN":"14710080","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we provide insights into DNA methylation gained from studying genetic diseases.","author":[{"dropping-particle":"","family":"Greenberg","given":"Maxim V.C.","non-dropping-particle":"","parse-names":false,"suffix":""},{"dropping-particle":"","family":"Bourc’his","given":"Deborah","non-dropping-particle":"","parse-names":false,"suffix":""}],"container-title":"Nature Reviews Molecular Cell Biology","id":"ITEM-1","issue":"10","issued":{"date-parts":[["2019"]]},"page":"590-607","publisher":"Springer US","title":"The diverse roles of DNA methylation in mammalian development and disease","type":"article-journal","volume":"20"},"uris":["http://www.mendeley.com/documents/?uuid=1c11f62f-1c15-4b0d-be30-68bca0ee711e"]}],"mendeley":{"formattedCitation":"&lt;sup&gt;2&lt;/sup&gt;","plainTextFormattedCitation":"2","previouslyFormattedCitation":"&lt;sup&gt;2&lt;/sup&gt;"},"properties":{"noteIndex":0},"schema":"https://github.com/citation-style-language/schema/raw/master/csl-citation.json"}</w:instrText>
      </w:r>
      <w:r w:rsidR="008A2DE7" w:rsidRPr="00255520">
        <w:rPr>
          <w:rFonts w:ascii="Calibri" w:hAnsi="Calibri" w:cs="Calibri"/>
        </w:rPr>
        <w:fldChar w:fldCharType="separate"/>
      </w:r>
      <w:r w:rsidR="008A2DE7" w:rsidRPr="00255520">
        <w:rPr>
          <w:rFonts w:ascii="Calibri" w:hAnsi="Calibri" w:cs="Calibri"/>
          <w:noProof/>
          <w:vertAlign w:val="superscript"/>
        </w:rPr>
        <w:t>2</w:t>
      </w:r>
      <w:r w:rsidR="008A2DE7" w:rsidRPr="0025552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8A2DE7" w:rsidRPr="00255520">
        <w:rPr>
          <w:rFonts w:ascii="Calibri" w:hAnsi="Calibri" w:cs="Calibri"/>
        </w:rPr>
        <w:fldChar w:fldCharType="begin" w:fldLock="1"/>
      </w:r>
      <w:r w:rsidR="00E0407F"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8A2DE7" w:rsidRPr="00255520">
        <w:rPr>
          <w:rFonts w:ascii="Calibri" w:hAnsi="Calibri" w:cs="Calibri"/>
        </w:rPr>
        <w:fldChar w:fldCharType="separate"/>
      </w:r>
      <w:r w:rsidR="008A2DE7" w:rsidRPr="00255520">
        <w:rPr>
          <w:rFonts w:ascii="Calibri" w:hAnsi="Calibri" w:cs="Calibri"/>
          <w:noProof/>
          <w:vertAlign w:val="superscript"/>
        </w:rPr>
        <w:t>1</w:t>
      </w:r>
      <w:r w:rsidR="008A2DE7" w:rsidRPr="00255520">
        <w:rPr>
          <w:rFonts w:ascii="Calibri" w:hAnsi="Calibri" w:cs="Calibri"/>
        </w:rPr>
        <w:fldChar w:fldCharType="end"/>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3ED7794C" w:rsidR="00732330" w:rsidRPr="00255520" w:rsidRDefault="00B82EEA" w:rsidP="00B82EEA">
      <w:pPr>
        <w:pStyle w:val="Heading3"/>
        <w:rPr>
          <w:rFonts w:ascii="Calibri" w:hAnsi="Calibri" w:cs="Calibri"/>
        </w:rPr>
      </w:pPr>
      <w:bookmarkStart w:id="3" w:name="_Toc45546116"/>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6E054FD2"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2D23C1FF"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E0407F" w:rsidRPr="00255520">
        <w:rPr>
          <w:rFonts w:ascii="Calibri" w:hAnsi="Calibri" w:cs="Calibri"/>
        </w:rPr>
        <w:fldChar w:fldCharType="begin" w:fldLock="1"/>
      </w:r>
      <w:r w:rsidR="00AC1C2B"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E0407F" w:rsidRPr="00255520">
        <w:rPr>
          <w:rFonts w:ascii="Calibri" w:hAnsi="Calibri" w:cs="Calibri"/>
        </w:rPr>
        <w:fldChar w:fldCharType="separate"/>
      </w:r>
      <w:r w:rsidR="00E0407F" w:rsidRPr="00255520">
        <w:rPr>
          <w:rFonts w:ascii="Calibri" w:hAnsi="Calibri" w:cs="Calibri"/>
          <w:noProof/>
          <w:vertAlign w:val="superscript"/>
        </w:rPr>
        <w:t>1</w:t>
      </w:r>
      <w:r w:rsidR="00E0407F" w:rsidRPr="00255520">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77777777" w:rsidR="002B3067" w:rsidRPr="00255520" w:rsidRDefault="002E72C8" w:rsidP="002E72C8">
      <w:pPr>
        <w:pStyle w:val="Heading2"/>
        <w:rPr>
          <w:rFonts w:ascii="Calibri" w:hAnsi="Calibri" w:cs="Calibri"/>
        </w:rPr>
      </w:pPr>
      <w:bookmarkStart w:id="4" w:name="_Toc45546117"/>
      <w:r w:rsidRPr="00255520">
        <w:rPr>
          <w:rFonts w:ascii="Calibri" w:hAnsi="Calibri" w:cs="Calibri"/>
        </w:rPr>
        <w:t>Metabolomics</w:t>
      </w:r>
      <w:bookmarkEnd w:id="4"/>
    </w:p>
    <w:p w14:paraId="6F7E5DDB" w14:textId="77777777" w:rsidR="002B3067" w:rsidRPr="00255520" w:rsidRDefault="002B3067" w:rsidP="002E72C8">
      <w:pPr>
        <w:pStyle w:val="Heading2"/>
        <w:rPr>
          <w:rFonts w:ascii="Calibri" w:hAnsi="Calibri" w:cs="Calibri"/>
        </w:rPr>
      </w:pPr>
    </w:p>
    <w:p w14:paraId="3604B2FC" w14:textId="74564E1B"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w:t>
      </w:r>
      <w:r w:rsidR="00466500" w:rsidRPr="00255520">
        <w:rPr>
          <w:rFonts w:ascii="Calibri" w:hAnsi="Calibri" w:cs="Calibri"/>
        </w:rPr>
        <w:lastRenderedPageBreak/>
        <w:t xml:space="preserve">example, </w:t>
      </w:r>
      <w:r w:rsidR="003766E9" w:rsidRPr="00255520">
        <w:rPr>
          <w:rFonts w:ascii="Calibri" w:hAnsi="Calibri" w:cs="Calibri"/>
        </w:rPr>
        <w:t>“﻿metabolites such as ATP, acetyl-CoA, NAD+, and S-adenosyl 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715C60" w:rsidRPr="00255520">
        <w:rPr>
          <w:rFonts w:ascii="Calibri" w:hAnsi="Calibri" w:cs="Calibri"/>
        </w:rPr>
        <w:fldChar w:fldCharType="begin" w:fldLock="1"/>
      </w:r>
      <w:r w:rsidR="00122DC0" w:rsidRPr="00255520">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3&lt;/sup&gt;","plainTextFormattedCitation":"3","previouslyFormattedCitation":"&lt;sup&gt;3&lt;/sup&gt;"},"properties":{"noteIndex":0},"schema":"https://github.com/citation-style-language/schema/raw/master/csl-citation.json"}</w:instrText>
      </w:r>
      <w:r w:rsidR="00715C60" w:rsidRPr="00255520">
        <w:rPr>
          <w:rFonts w:ascii="Calibri" w:hAnsi="Calibri" w:cs="Calibri"/>
        </w:rPr>
        <w:fldChar w:fldCharType="separate"/>
      </w:r>
      <w:r w:rsidR="00715C60" w:rsidRPr="00255520">
        <w:rPr>
          <w:rFonts w:ascii="Calibri" w:hAnsi="Calibri" w:cs="Calibri"/>
          <w:noProof/>
          <w:vertAlign w:val="superscript"/>
        </w:rPr>
        <w:t>3</w:t>
      </w:r>
      <w:r w:rsidR="00715C60" w:rsidRPr="00255520">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122DC0" w:rsidRPr="00255520">
        <w:rPr>
          <w:rFonts w:ascii="Calibri" w:hAnsi="Calibri" w:cs="Calibri"/>
        </w:rPr>
        <w:fldChar w:fldCharType="begin" w:fldLock="1"/>
      </w:r>
      <w:r w:rsidR="00A964F0" w:rsidRPr="00255520">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3&lt;/sup&gt;","plainTextFormattedCitation":"3","previouslyFormattedCitation":"&lt;sup&gt;3&lt;/sup&gt;"},"properties":{"noteIndex":0},"schema":"https://github.com/citation-style-language/schema/raw/master/csl-citation.json"}</w:instrText>
      </w:r>
      <w:r w:rsidR="00122DC0" w:rsidRPr="00255520">
        <w:rPr>
          <w:rFonts w:ascii="Calibri" w:hAnsi="Calibri" w:cs="Calibri"/>
        </w:rPr>
        <w:fldChar w:fldCharType="separate"/>
      </w:r>
      <w:r w:rsidR="00122DC0" w:rsidRPr="00255520">
        <w:rPr>
          <w:rFonts w:ascii="Calibri" w:hAnsi="Calibri" w:cs="Calibri"/>
          <w:noProof/>
          <w:vertAlign w:val="superscript"/>
        </w:rPr>
        <w:t>3</w:t>
      </w:r>
      <w:r w:rsidR="00122DC0" w:rsidRPr="00255520">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C86EA5" w:rsidRPr="00255520">
        <w:rPr>
          <w:rFonts w:ascii="Calibri" w:hAnsi="Calibri" w:cs="Calibri"/>
        </w:rPr>
        <w:fldChar w:fldCharType="begin" w:fldLock="1"/>
      </w:r>
      <w:r w:rsidR="00715C60" w:rsidRPr="00255520">
        <w:rPr>
          <w:rFonts w:ascii="Calibri" w:hAnsi="Calibri" w:cs="Calibri"/>
        </w:rPr>
        <w:instrText>ADDIN CSL_CITATION {"citationItems":[{"id":"ITEM-1","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1","issue":"1","issued":{"date-parts":[["2016"]]},"page":"3-14","title":"Metabolomics in childhood diabetes","type":"article-journal","volume":"17"},"uris":["http://www.mendeley.com/documents/?uuid=26cf29f8-0fe2-41dc-b388-0de718a59a24"]}],"mendeley":{"formattedCitation":"&lt;sup&gt;4&lt;/sup&gt;","plainTextFormattedCitation":"4","previouslyFormattedCitation":"&lt;sup&gt;4&lt;/sup&gt;"},"properties":{"noteIndex":0},"schema":"https://github.com/citation-style-language/schema/raw/master/csl-citation.json"}</w:instrText>
      </w:r>
      <w:r w:rsidR="00C86EA5" w:rsidRPr="00255520">
        <w:rPr>
          <w:rFonts w:ascii="Calibri" w:hAnsi="Calibri" w:cs="Calibri"/>
        </w:rPr>
        <w:fldChar w:fldCharType="separate"/>
      </w:r>
      <w:r w:rsidR="00C86EA5" w:rsidRPr="00255520">
        <w:rPr>
          <w:rFonts w:ascii="Calibri" w:hAnsi="Calibri" w:cs="Calibri"/>
          <w:noProof/>
          <w:vertAlign w:val="superscript"/>
        </w:rPr>
        <w:t>4</w:t>
      </w:r>
      <w:r w:rsidR="00C86EA5" w:rsidRPr="00255520">
        <w:rPr>
          <w:rFonts w:ascii="Calibri" w:hAnsi="Calibri" w:cs="Calibri"/>
        </w:rPr>
        <w:fldChar w:fldCharType="end"/>
      </w:r>
      <w:r w:rsidR="00C86EA5" w:rsidRPr="00255520">
        <w:rPr>
          <w:rFonts w:ascii="Calibri" w:hAnsi="Calibri" w:cs="Calibri"/>
        </w:rPr>
        <w:t xml:space="preserve"> </w:t>
      </w:r>
    </w:p>
    <w:p w14:paraId="2DFF64DC" w14:textId="63585A26"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xml:space="preserve">, there is mounting evidence that nutrition and metabolism also directly affect DNA methylation,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5</w:t>
      </w:r>
      <w:r w:rsidRPr="00255520">
        <w:rPr>
          <w:rFonts w:ascii="Calibri" w:hAnsi="Calibri" w:cs="Calibri"/>
        </w:rPr>
        <w:fldChar w:fldCharType="end"/>
      </w:r>
      <w:r w:rsidRPr="00255520">
        <w:rPr>
          <w:rFonts w:ascii="Calibri" w:hAnsi="Calibri" w:cs="Calibri"/>
        </w:rPr>
        <w:t xml:space="preserve">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cmet.2015.08.024","ISSN":"19327420","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author":[{"dropping-particle":"","family":"Mentch","given":"Samantha J.","non-dropping-particle":"","parse-names":false,"suffix":""},{"dropping-particle":"","family":"Mehrmohamadi","given":"Mahya","non-dropping-particle":"","parse-names":false,"suffix":""},{"dropping-particle":"","family":"Huang","given":"Lei","non-dropping-particle":"","parse-names":false,"suffix":""},{"dropping-particle":"","family":"Liu","given":"Xiaojing","non-dropping-particle":"","parse-names":false,"suffix":""},{"dropping-particle":"","family":"Gupta","given":"Diwakar","non-dropping-particle":"","parse-names":false,"suffix":""},{"dropping-particle":"","family":"Mattocks","given":"Dwight","non-dropping-particle":"","parse-names":false,"suffix":""},{"dropping-particle":"","family":"Gómez Padilla","given":"Paola","non-dropping-particle":"","parse-names":false,"suffix":""},{"dropping-particle":"","family":"Ables","given":"Gene","non-dropping-particle":"","parse-names":false,"suffix":""},{"dropping-particle":"","family":"Bamman","given":"Marcas M.","non-dropping-particle":"","parse-names":false,"suffix":""},{"dropping-particle":"","family":"Thalacker-Mercer","given":"Anna E.","non-dropping-particle":"","parse-names":false,"suffix":""},{"dropping-particle":"","family":"Nichenametla","given":"Sailendra N.","non-dropping-particle":"","parse-names":false,"suffix":""},{"dropping-particle":"","family":"Locasale","given":"Jason W.","non-dropping-particle":"","parse-names":false,"suffix":""}],"container-title":"Cell Metabolism","id":"ITEM-1","issue":"5","issued":{"date-parts":[["2015"]]},"page":"861-873","title":"Histone Methylation Dynamics and Gene Regulation Occur through the Sensing of One-Carbon Metabolism","type":"article-journal","volume":"22"},"uris":["http://www.mendeley.com/documents/?uuid=c2542465-7fbf-4cd9-bb97-2b8d5f95cceb"]}],"mendeley":{"formattedCitation":"&lt;sup&gt;6&lt;/sup&gt;","plainTextFormattedCitation":"6","previouslyFormattedCitation":"&lt;sup&gt;6&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6</w:t>
      </w:r>
      <w:r w:rsidRPr="00255520">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5</w:t>
      </w:r>
      <w:r w:rsidRPr="00255520">
        <w:rPr>
          <w:rFonts w:ascii="Calibri" w:hAnsi="Calibri" w:cs="Calibri"/>
        </w:rPr>
        <w:fldChar w:fldCharType="end"/>
      </w:r>
    </w:p>
    <w:p w14:paraId="1E8BDDF5" w14:textId="4501B139" w:rsidR="00125158" w:rsidRPr="00255520" w:rsidRDefault="00125158" w:rsidP="007C70D3">
      <w:pPr>
        <w:rPr>
          <w:rFonts w:ascii="Calibri" w:hAnsi="Calibri" w:cs="Calibri"/>
        </w:rPr>
      </w:pPr>
    </w:p>
    <w:p w14:paraId="6CF8B8D0" w14:textId="7E10AA1D" w:rsidR="00F33D95" w:rsidRPr="00255520" w:rsidRDefault="00D90EF3" w:rsidP="00D90EF3">
      <w:pPr>
        <w:pStyle w:val="Heading3"/>
        <w:rPr>
          <w:rFonts w:ascii="Calibri" w:hAnsi="Calibri" w:cs="Calibri"/>
        </w:rPr>
      </w:pPr>
      <w:bookmarkStart w:id="5" w:name="_Toc45546118"/>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5"/>
    </w:p>
    <w:p w14:paraId="5B966B75" w14:textId="34A53C53" w:rsidR="0007422D" w:rsidRPr="00255520" w:rsidRDefault="0007422D" w:rsidP="0007422D">
      <w:pPr>
        <w:rPr>
          <w:rFonts w:ascii="Calibri" w:hAnsi="Calibri" w:cs="Calibri"/>
        </w:rPr>
      </w:pPr>
    </w:p>
    <w:p w14:paraId="420812C5" w14:textId="3B834846" w:rsidR="0007422D" w:rsidRPr="00255520" w:rsidRDefault="0007422D" w:rsidP="0007422D">
      <w:pPr>
        <w:rPr>
          <w:rFonts w:ascii="Calibri" w:hAnsi="Calibri" w:cs="Calibri"/>
        </w:rPr>
      </w:pPr>
      <w:r w:rsidRPr="00255520">
        <w:rPr>
          <w:rFonts w:ascii="Calibri" w:hAnsi="Calibri" w:cs="Calibri"/>
          <w:noProof/>
        </w:rPr>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38DAAA35"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35650C" w:rsidRPr="00255520">
        <w:rPr>
          <w:rFonts w:ascii="Calibri" w:hAnsi="Calibri" w:cs="Calibri"/>
        </w:rPr>
        <w:fldChar w:fldCharType="begin" w:fldLock="1"/>
      </w:r>
      <w:r w:rsidR="00985046">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0035650C" w:rsidRPr="00255520">
        <w:rPr>
          <w:rFonts w:ascii="Calibri" w:hAnsi="Calibri" w:cs="Calibri"/>
        </w:rPr>
        <w:fldChar w:fldCharType="separate"/>
      </w:r>
      <w:r w:rsidR="0035650C" w:rsidRPr="00255520">
        <w:rPr>
          <w:rFonts w:ascii="Calibri" w:hAnsi="Calibri" w:cs="Calibri"/>
          <w:noProof/>
          <w:vertAlign w:val="superscript"/>
        </w:rPr>
        <w:t>5</w:t>
      </w:r>
      <w:r w:rsidR="0035650C" w:rsidRPr="00255520">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176D5BA" w:rsidR="00136AA4" w:rsidRPr="00255520" w:rsidRDefault="00136AA4" w:rsidP="00C23C86">
      <w:pPr>
        <w:pStyle w:val="Heading2"/>
        <w:rPr>
          <w:rFonts w:ascii="Calibri" w:hAnsi="Calibri" w:cs="Calibri"/>
        </w:rPr>
      </w:pPr>
      <w:bookmarkStart w:id="6" w:name="_Toc45546119"/>
      <w:r w:rsidRPr="00255520">
        <w:rPr>
          <w:rFonts w:ascii="Calibri" w:hAnsi="Calibri" w:cs="Calibri"/>
        </w:rPr>
        <w:lastRenderedPageBreak/>
        <w:t>Type 1 Diabetes</w:t>
      </w:r>
      <w:bookmarkEnd w:id="6"/>
    </w:p>
    <w:p w14:paraId="5E8DDBCB" w14:textId="77777777" w:rsidR="00136AA4" w:rsidRPr="00255520" w:rsidRDefault="00136AA4" w:rsidP="000B17E5">
      <w:pPr>
        <w:rPr>
          <w:rFonts w:ascii="Calibri" w:hAnsi="Calibri" w:cs="Calibri"/>
        </w:rPr>
      </w:pPr>
    </w:p>
    <w:p w14:paraId="034984D7" w14:textId="64D85F6F"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861DF2"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7&lt;/sup&gt;","plainTextFormattedCitation":"7","previouslyFormattedCitation":"&lt;sup&gt;7&lt;/sup&gt;"},"properties":{"noteIndex":0},"schema":"https://github.com/citation-style-language/schema/raw/master/csl-citation.json"}</w:instrText>
      </w:r>
      <w:r w:rsidR="00861DF2"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7</w:t>
      </w:r>
      <w:r w:rsidR="00861DF2" w:rsidRPr="00255520">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8A19D8"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8A19D8"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8</w:t>
      </w:r>
      <w:r w:rsidR="008A19D8" w:rsidRPr="00255520">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847298"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9&lt;/sup&gt;","plainTextFormattedCitation":"9","previouslyFormattedCitation":"&lt;sup&gt;9&lt;/sup&gt;"},"properties":{"noteIndex":0},"schema":"https://github.com/citation-style-language/schema/raw/master/csl-citation.json"}</w:instrText>
      </w:r>
      <w:r w:rsidR="00847298"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9</w:t>
      </w:r>
      <w:r w:rsidR="00847298" w:rsidRPr="00255520">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217B56"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2","issue":"6","issued":{"date-parts":[["2013"]]},"page":"795-804","title":"The emerging global epidemic of type 1 diabetes","type":"article-journal","volume":"13"},"uris":["http://www.mendeley.com/documents/?uuid=f221543e-a405-49d1-806d-1db7a4e3062f"]}],"mendeley":{"formattedCitation":"&lt;sup&gt;7,9&lt;/sup&gt;","plainTextFormattedCitation":"7,9","previouslyFormattedCitation":"&lt;sup&gt;7,9&lt;/sup&gt;"},"properties":{"noteIndex":0},"schema":"https://github.com/citation-style-language/schema/raw/master/csl-citation.json"}</w:instrText>
      </w:r>
      <w:r w:rsidR="00217B56"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7,9</w:t>
      </w:r>
      <w:r w:rsidR="00217B56" w:rsidRPr="00255520">
        <w:rPr>
          <w:rFonts w:ascii="Calibri" w:eastAsiaTheme="minorEastAsia" w:hAnsi="Calibri" w:cs="Calibri"/>
        </w:rPr>
        <w:fldChar w:fldCharType="end"/>
      </w:r>
    </w:p>
    <w:p w14:paraId="4CEB44B9" w14:textId="51CB5EBA"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744C26"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38/nrg3069","ISSN":"14710056","PMID":"22005987","abstract":"Starting with early crucial discoveries of the role of the major histocompatibility complex, genetic studies have long had a role in understanding the biology of type 1 diabetes (T1D), which is one of the most heritable common diseases. Recent genome-wide association studies (GWASs) have given us a clearer picture of the allelic architecture of genetic susceptibility to T1D. Fine mapping and functional studies are gradually revealing the complex mechanisms whereby immune self-tolerance is lost, involving multiple aspects of adaptive immunity. The triggering of these events by dysregulation of the innate immune system has also been implicated by genetic evidence. Finally, genetic prediction of T1D risk is showing promise of use for preventive strategies. © 2011 Macmillan Publishers Limited. All rights reserved.","author":[{"dropping-particle":"","family":"Polychronakos","given":"Constantin","non-dropping-particle":"","parse-names":false,"suffix":""},{"dropping-particle":"","family":"Li","given":"Quan","non-dropping-particle":"","parse-names":false,"suffix":""}],"container-title":"Nature Reviews Genetics","id":"ITEM-1","issue":"11","issued":{"date-parts":[["2011"]]},"page":"781-792","publisher":"Nature Publishing Group","title":"Understanding type 1 diabetes through genetics: Advances and prospects","type":"article-journal","volume":"12"},"uris":["http://www.mendeley.com/documents/?uuid=0abeda22-7202-4876-b196-23ddc386e6ea"]}],"mendeley":{"formattedCitation":"&lt;sup&gt;10&lt;/sup&gt;","plainTextFormattedCitation":"10","previouslyFormattedCitation":"&lt;sup&gt;10&lt;/sup&gt;"},"properties":{"noteIndex":0},"schema":"https://github.com/citation-style-language/schema/raw/master/csl-citation.json"}</w:instrText>
      </w:r>
      <w:r w:rsidR="00744C26"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10</w:t>
      </w:r>
      <w:r w:rsidR="00744C26" w:rsidRPr="00255520">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6E3F89" w:rsidRPr="00255520">
        <w:rPr>
          <w:rFonts w:ascii="Calibri" w:hAnsi="Calibri" w:cs="Calibri"/>
        </w:rPr>
        <w:fldChar w:fldCharType="begin" w:fldLock="1"/>
      </w:r>
      <w:r w:rsidR="0035650C" w:rsidRPr="00255520">
        <w:rPr>
          <w:rFonts w:ascii="Calibri"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9&lt;/sup&gt;","plainTextFormattedCitation":"9","previouslyFormattedCitation":"&lt;sup&gt;9&lt;/sup&gt;"},"properties":{"noteIndex":0},"schema":"https://github.com/citation-style-language/schema/raw/master/csl-citation.json"}</w:instrText>
      </w:r>
      <w:r w:rsidR="006E3F89" w:rsidRPr="00255520">
        <w:rPr>
          <w:rFonts w:ascii="Calibri" w:hAnsi="Calibri" w:cs="Calibri"/>
        </w:rPr>
        <w:fldChar w:fldCharType="separate"/>
      </w:r>
      <w:r w:rsidR="00F33D95" w:rsidRPr="00255520">
        <w:rPr>
          <w:rFonts w:ascii="Calibri" w:hAnsi="Calibri" w:cs="Calibri"/>
          <w:noProof/>
          <w:vertAlign w:val="superscript"/>
        </w:rPr>
        <w:t>9</w:t>
      </w:r>
      <w:r w:rsidR="006E3F89" w:rsidRPr="00255520">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4565B4"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4565B4" w:rsidRPr="00255520">
        <w:rPr>
          <w:rFonts w:ascii="Calibri" w:hAnsi="Calibri" w:cs="Calibri"/>
        </w:rPr>
        <w:fldChar w:fldCharType="separate"/>
      </w:r>
      <w:r w:rsidR="00F33D95" w:rsidRPr="00255520">
        <w:rPr>
          <w:rFonts w:ascii="Calibri" w:hAnsi="Calibri" w:cs="Calibri"/>
          <w:noProof/>
          <w:vertAlign w:val="superscript"/>
        </w:rPr>
        <w:t>8</w:t>
      </w:r>
      <w:r w:rsidR="004565B4" w:rsidRPr="00255520">
        <w:rPr>
          <w:rFonts w:ascii="Calibri" w:hAnsi="Calibri" w:cs="Calibri"/>
        </w:rPr>
        <w:fldChar w:fldCharType="end"/>
      </w:r>
    </w:p>
    <w:p w14:paraId="512E39BF" w14:textId="7B1E7881"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6139E6"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6139E6" w:rsidRPr="00255520">
        <w:rPr>
          <w:rFonts w:ascii="Calibri" w:hAnsi="Calibri" w:cs="Calibri"/>
        </w:rPr>
        <w:fldChar w:fldCharType="separate"/>
      </w:r>
      <w:r w:rsidR="00F33D95" w:rsidRPr="00255520">
        <w:rPr>
          <w:rFonts w:ascii="Calibri" w:hAnsi="Calibri" w:cs="Calibri"/>
          <w:noProof/>
          <w:vertAlign w:val="superscript"/>
        </w:rPr>
        <w:t>8</w:t>
      </w:r>
      <w:r w:rsidR="006139E6" w:rsidRPr="00255520">
        <w:rPr>
          <w:rFonts w:ascii="Calibri" w:hAnsi="Calibri" w:cs="Calibri"/>
        </w:rPr>
        <w:fldChar w:fldCharType="end"/>
      </w:r>
      <w:r w:rsidR="00AC4516" w:rsidRPr="00255520">
        <w:rPr>
          <w:rFonts w:ascii="Calibri" w:hAnsi="Calibri" w:cs="Calibri"/>
        </w:rPr>
        <w:t xml:space="preserve"> </w:t>
      </w:r>
      <w:proofErr w:type="spellStart"/>
      <w:r w:rsidR="00C8088A" w:rsidRPr="00255520">
        <w:rPr>
          <w:rFonts w:ascii="Calibri" w:hAnsi="Calibri" w:cs="Calibri"/>
        </w:rPr>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5219B7"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id":"ITEM-2","itemData":{"DOI":"10.1016/j.jaut.2013.10.001","ISSN":"10959157","abstract":"Type 1 diabetes (T1D) shows ~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 © 2013.","author":[{"dropping-particle":"","family":"Stefan","given":"Mihaela","non-dropping-particle":"","parse-names":false,"suffix":""},{"dropping-particle":"","family":"Zhang","given":"Weijia","non-dropping-particle":"","parse-names":false,"suffix":""},{"dropping-particle":"","family":"Concepcion","given":"Erlinda","non-dropping-particle":"","parse-names":false,"suffix":""},{"dropping-particle":"","family":"Yi","given":"Zhengzi","non-dropping-particle":"","parse-names":false,"suffix":""},{"dropping-particle":"","family":"Tomer","given":"Yaron","non-dropping-particle":"","parse-names":false,"suffix":""}],"container-title":"Journal of Autoimmunity","id":"ITEM-2","issued":{"date-parts":[["2014"]]},"page":"33-37","publisher":"Elsevier Ltd","title":"DNA methylation profiles in type 1 diabetes twins point to strong epigenetic effects on etiology","type":"article-journal","volume":"50"},"uris":["http://www.mendeley.com/documents/?uuid=b33038e5-a2d9-4736-af47-e2b615af4255"]}],"mendeley":{"formattedCitation":"&lt;sup&gt;8,11&lt;/sup&gt;","plainTextFormattedCitation":"8,11","previouslyFormattedCitation":"&lt;sup&gt;8,11&lt;/sup&gt;"},"properties":{"noteIndex":0},"schema":"https://github.com/citation-style-language/schema/raw/master/csl-citation.json"}</w:instrText>
      </w:r>
      <w:r w:rsidR="005219B7" w:rsidRPr="00255520">
        <w:rPr>
          <w:rFonts w:ascii="Calibri" w:hAnsi="Calibri" w:cs="Calibri"/>
        </w:rPr>
        <w:fldChar w:fldCharType="separate"/>
      </w:r>
      <w:r w:rsidR="00F33D95" w:rsidRPr="00255520">
        <w:rPr>
          <w:rFonts w:ascii="Calibri" w:hAnsi="Calibri" w:cs="Calibri"/>
          <w:noProof/>
          <w:vertAlign w:val="superscript"/>
        </w:rPr>
        <w:t>8,11</w:t>
      </w:r>
      <w:r w:rsidR="005219B7" w:rsidRPr="00255520">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985046">
        <w:rPr>
          <w:rFonts w:ascii="Calibri" w:hAnsi="Calibri" w:cs="Calibri"/>
        </w:rPr>
        <w:fldChar w:fldCharType="begin" w:fldLock="1"/>
      </w:r>
      <w:r w:rsidR="005C2A65">
        <w:rPr>
          <w:rFonts w:ascii="Calibri" w:hAnsi="Calibri" w:cs="Calibri"/>
        </w:rPr>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2&lt;/sup&gt;","plainTextFormattedCitation":"12","previouslyFormattedCitation":"&lt;sup&gt;12&lt;/sup&gt;"},"properties":{"noteIndex":0},"schema":"https://github.com/citation-style-language/schema/raw/master/csl-citation.json"}</w:instrText>
      </w:r>
      <w:r w:rsidR="00985046">
        <w:rPr>
          <w:rFonts w:ascii="Calibri" w:hAnsi="Calibri" w:cs="Calibri"/>
        </w:rPr>
        <w:fldChar w:fldCharType="separate"/>
      </w:r>
      <w:r w:rsidR="00985046" w:rsidRPr="00985046">
        <w:rPr>
          <w:rFonts w:ascii="Calibri" w:hAnsi="Calibri" w:cs="Calibri"/>
          <w:noProof/>
          <w:vertAlign w:val="superscript"/>
        </w:rPr>
        <w:t>12</w:t>
      </w:r>
      <w:r w:rsidR="00985046">
        <w:rPr>
          <w:rFonts w:ascii="Calibri" w:hAnsi="Calibri" w:cs="Calibri"/>
        </w:rPr>
        <w:fldChar w:fldCharType="end"/>
      </w:r>
    </w:p>
    <w:p w14:paraId="7E6BACEB" w14:textId="4BAF44E4" w:rsidR="0091783F" w:rsidRDefault="00377B89" w:rsidP="008D43A4">
      <w:pPr>
        <w:ind w:firstLine="720"/>
        <w:rPr>
          <w:rFonts w:ascii="Calibri" w:hAnsi="Calibri" w:cs="Calibri"/>
        </w:rPr>
      </w:pPr>
      <w:r w:rsidRPr="00255520">
        <w:rPr>
          <w:rFonts w:ascii="Calibri" w:hAnsi="Calibri" w:cs="Calibri"/>
        </w:rPr>
        <w:t>Environmental factors including viruses, diet, and the metabolome have also been linked with T1D etiology</w:t>
      </w:r>
      <w:r w:rsidR="00CB3688" w:rsidRPr="00255520">
        <w:rPr>
          <w:rFonts w:ascii="Calibri" w:hAnsi="Calibri" w:cs="Calibri"/>
        </w:rPr>
        <w:t>.</w:t>
      </w:r>
      <w:r w:rsidR="00B52259" w:rsidRPr="00255520">
        <w:rPr>
          <w:rFonts w:ascii="Calibri" w:hAnsi="Calibri" w:cs="Calibri"/>
        </w:rPr>
        <w:fldChar w:fldCharType="begin" w:fldLock="1"/>
      </w:r>
      <w:r w:rsidR="0035650C" w:rsidRPr="00255520">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7&lt;/sup&gt;","plainTextFormattedCitation":"7","previouslyFormattedCitation":"&lt;sup&gt;7&lt;/sup&gt;"},"properties":{"noteIndex":0},"schema":"https://github.com/citation-style-language/schema/raw/master/csl-citation.json"}</w:instrText>
      </w:r>
      <w:r w:rsidR="00B52259" w:rsidRPr="00255520">
        <w:rPr>
          <w:rFonts w:ascii="Calibri" w:hAnsi="Calibri" w:cs="Calibri"/>
        </w:rPr>
        <w:fldChar w:fldCharType="separate"/>
      </w:r>
      <w:r w:rsidR="00F33D95" w:rsidRPr="00255520">
        <w:rPr>
          <w:rFonts w:ascii="Calibri" w:hAnsi="Calibri" w:cs="Calibri"/>
          <w:noProof/>
          <w:vertAlign w:val="superscript"/>
        </w:rPr>
        <w:t>7</w:t>
      </w:r>
      <w:r w:rsidR="00B52259" w:rsidRPr="00255520">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EE3F29" w:rsidRPr="00255520">
        <w:rPr>
          <w:rFonts w:ascii="Calibri" w:hAnsi="Calibri" w:cs="Calibri"/>
        </w:rPr>
        <w:fldChar w:fldCharType="begin" w:fldLock="1"/>
      </w:r>
      <w:r w:rsidR="0035650C" w:rsidRPr="00255520">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2","issue":"1","issued":{"date-parts":[["2016"]]},"page":"3-14","title":"Metabolomics in childhood diabetes","type":"article-journal","volume":"17"},"uris":["http://www.mendeley.com/documents/?uuid=26cf29f8-0fe2-41dc-b388-0de718a59a24"]}],"mendeley":{"formattedCitation":"&lt;sup&gt;4,7&lt;/sup&gt;","plainTextFormattedCitation":"4,7","previouslyFormattedCitation":"&lt;sup&gt;4,7&lt;/sup&gt;"},"properties":{"noteIndex":0},"schema":"https://github.com/citation-style-language/schema/raw/master/csl-citation.json"}</w:instrText>
      </w:r>
      <w:r w:rsidR="00EE3F29" w:rsidRPr="00255520">
        <w:rPr>
          <w:rFonts w:ascii="Calibri" w:hAnsi="Calibri" w:cs="Calibri"/>
        </w:rPr>
        <w:fldChar w:fldCharType="separate"/>
      </w:r>
      <w:r w:rsidR="00F33D95" w:rsidRPr="00255520">
        <w:rPr>
          <w:rFonts w:ascii="Calibri" w:hAnsi="Calibri" w:cs="Calibri"/>
          <w:noProof/>
          <w:vertAlign w:val="superscript"/>
        </w:rPr>
        <w:t>4,7</w:t>
      </w:r>
      <w:r w:rsidR="00EE3F29" w:rsidRPr="00255520">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A964F0" w:rsidRPr="00255520">
        <w:rPr>
          <w:rFonts w:ascii="Calibri" w:hAnsi="Calibri" w:cs="Calibri"/>
        </w:rPr>
        <w:fldChar w:fldCharType="begin" w:fldLock="1"/>
      </w:r>
      <w:r w:rsidR="005C2A65">
        <w:rPr>
          <w:rFonts w:ascii="Calibri" w:hAnsi="Calibri" w:cs="Calibri"/>
        </w:rPr>
        <w:instrText>ADDIN CSL_CITATION {"citationItems":[{"id":"ITEM-1","itemData":{"DOI":"10.2337/dc15-2251","ISSN":"19355548","PMID":"27208380","abstract":"OBJECTIVE: To conduct a systematic review of cross-sectional and prospective human studies evaluating metabolite markers identified using high-throughput metabolomics techniques on prediabetes and type 2 diabetes. 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 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 CONCLUSIONS: In studies using high-throughput metabolomics, several blood amino acids appear to be consistently associated with the risk of developing type 2 diabetes.","author":[{"dropping-particle":"","family":"Guasch-Ferré","given":"Marta","non-dropping-particle":"","parse-names":false,"suffix":""},{"dropping-particle":"","family":"Hruby","given":"Adela","non-dropping-particle":"","parse-names":false,"suffix":""},{"dropping-particle":"","family":"Toledo","given":"Estefanía","non-dropping-particle":"","parse-names":false,"suffix":""},{"dropping-particle":"","family":"Clish","given":"Clary B.","non-dropping-particle":"","parse-names":false,"suffix":""},{"dropping-particle":"","family":"Martínez-González","given":"Miguel A.","non-dropping-particle":"","parse-names":false,"suffix":""},{"dropping-particle":"","family":"Salas-Salvadó","given":"Jordi","non-dropping-particle":"","parse-names":false,"suffix":""},{"dropping-particle":"","family":"Hu","given":"Frank B.","non-dropping-particle":"","parse-names":false,"suffix":""}],"container-title":"Diabetes Care","id":"ITEM-1","issue":"5","issued":{"date-parts":[["2016"]]},"page":"833-846","title":"Metabolomics in prediabetes and diabetes: A systematic review and meta-analysis","type":"article-journal","volume":"39"},"uris":["http://www.mendeley.com/documents/?uuid=190328fa-adba-4e9a-9b57-4b4f1fff2547"]}],"mendeley":{"formattedCitation":"&lt;sup&gt;13&lt;/sup&gt;","plainTextFormattedCitation":"13","previouslyFormattedCitation":"&lt;sup&gt;13&lt;/sup&gt;"},"properties":{"noteIndex":0},"schema":"https://github.com/citation-style-language/schema/raw/master/csl-citation.json"}</w:instrText>
      </w:r>
      <w:r w:rsidR="00A964F0" w:rsidRPr="00255520">
        <w:rPr>
          <w:rFonts w:ascii="Calibri" w:hAnsi="Calibri" w:cs="Calibri"/>
        </w:rPr>
        <w:fldChar w:fldCharType="separate"/>
      </w:r>
      <w:r w:rsidR="00985046" w:rsidRPr="00985046">
        <w:rPr>
          <w:rFonts w:ascii="Calibri" w:hAnsi="Calibri" w:cs="Calibri"/>
          <w:noProof/>
          <w:vertAlign w:val="superscript"/>
        </w:rPr>
        <w:t>13</w:t>
      </w:r>
      <w:r w:rsidR="00A964F0" w:rsidRPr="00255520">
        <w:rPr>
          <w:rFonts w:ascii="Calibri" w:hAnsi="Calibri" w:cs="Calibri"/>
        </w:rPr>
        <w:fldChar w:fldCharType="end"/>
      </w:r>
      <w:r w:rsidR="00742377">
        <w:rPr>
          <w:rFonts w:ascii="Calibri" w:hAnsi="Calibri" w:cs="Calibri"/>
        </w:rPr>
        <w:t xml:space="preserve"> </w:t>
      </w:r>
    </w:p>
    <w:p w14:paraId="53A0010D" w14:textId="2CDB1DDA" w:rsidR="00CC5392" w:rsidRPr="00255520" w:rsidRDefault="00CC5392" w:rsidP="004B2639">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972F33" w:rsidRPr="00255520">
        <w:rPr>
          <w:rFonts w:ascii="Calibri" w:hAnsi="Calibri" w:cs="Calibri"/>
        </w:rPr>
        <w:fldChar w:fldCharType="begin" w:fldLock="1"/>
      </w:r>
      <w:r w:rsidR="005C2A65">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mendeley":{"formattedCitation":"&lt;sup&gt;14&lt;/sup&gt;","plainTextFormattedCitation":"14","previouslyFormattedCitation":"&lt;sup&gt;14&lt;/sup&gt;"},"properties":{"noteIndex":0},"schema":"https://github.com/citation-style-language/schema/raw/master/csl-citation.json"}</w:instrText>
      </w:r>
      <w:r w:rsidR="00972F33" w:rsidRPr="00255520">
        <w:rPr>
          <w:rFonts w:ascii="Calibri" w:hAnsi="Calibri" w:cs="Calibri"/>
        </w:rPr>
        <w:fldChar w:fldCharType="separate"/>
      </w:r>
      <w:r w:rsidR="00985046" w:rsidRPr="00985046">
        <w:rPr>
          <w:rFonts w:ascii="Calibri" w:hAnsi="Calibri" w:cs="Calibri"/>
          <w:noProof/>
          <w:vertAlign w:val="superscript"/>
        </w:rPr>
        <w:t>14</w:t>
      </w:r>
      <w:r w:rsidR="00972F33" w:rsidRPr="00255520">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3F746E" w:rsidRPr="00255520">
        <w:rPr>
          <w:rFonts w:ascii="Calibri" w:hAnsi="Calibri" w:cs="Calibri"/>
        </w:rPr>
        <w:fldChar w:fldCharType="begin" w:fldLock="1"/>
      </w:r>
      <w:r w:rsidR="005C2A65">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id":"ITEM-2","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2","issue":"5721","issued":{"date-parts":[["2005"]]},"page":"523-529","title":"Causal protein-signaling networks derived from multiparameter single-cell data","type":"article-journal","volume":"308"},"uris":["http://www.mendeley.com/documents/?uuid=343caf65-a906-485d-9194-263dd8a59f9f"]}],"mendeley":{"formattedCitation":"&lt;sup&gt;14,15&lt;/sup&gt;","plainTextFormattedCitation":"14,15","previouslyFormattedCitation":"&lt;sup&gt;14,15&lt;/sup&gt;"},"properties":{"noteIndex":0},"schema":"https://github.com/citation-style-language/schema/raw/master/csl-citation.json"}</w:instrText>
      </w:r>
      <w:r w:rsidR="003F746E" w:rsidRPr="00255520">
        <w:rPr>
          <w:rFonts w:ascii="Calibri" w:hAnsi="Calibri" w:cs="Calibri"/>
        </w:rPr>
        <w:fldChar w:fldCharType="separate"/>
      </w:r>
      <w:r w:rsidR="00985046" w:rsidRPr="00985046">
        <w:rPr>
          <w:rFonts w:ascii="Calibri" w:hAnsi="Calibri" w:cs="Calibri"/>
          <w:noProof/>
          <w:vertAlign w:val="superscript"/>
        </w:rPr>
        <w:t>14,15</w:t>
      </w:r>
      <w:r w:rsidR="003F746E" w:rsidRPr="00255520">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330CF8" w:rsidRPr="00255520">
        <w:rPr>
          <w:rFonts w:ascii="Calibri" w:hAnsi="Calibri" w:cs="Calibri"/>
        </w:rPr>
        <w:fldChar w:fldCharType="begin" w:fldLock="1"/>
      </w:r>
      <w:r w:rsidR="005C2A65">
        <w:rPr>
          <w:rFonts w:ascii="Calibri" w:hAnsi="Calibri" w:cs="Calibri"/>
        </w:rPr>
        <w:instrText>ADDIN CSL_CITATION {"citationItems":[{"id":"ITEM-1","itemData":{"DOI":"10.1186/s12864-018-5004-3","ISSN":"14712164","PMID":"30157779","abstract":"Background: 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 Results: We found several triplets with strong association within the triplet that were also associated with one of the alcohol phenotypes. The Bayesian network analysis found two networks where a miRNA mediates the genetic effect on the alcohol phenotype. The miRNAs were found to influence the expression of protein-coding genes, which in turn influences the quantitative phenotypes. The pathways in which these genes are enriched have been previously associated with alcohol-related traits. Conclusion: This work enhances association studies by identifying miRNAs that may be mediating the association between genetic markers (SNPs) and the alcohol phenotypes. It suggests a mechanism of how genetic variants are affecting traits of interest through the modification of miRNA expression.","author":[{"dropping-particle":"","family":"Rudra","given":"Pratyaydipta","non-dropping-particle":"","parse-names":false,"suffix":""},{"dropping-particle":"","family":"Shi","given":"Wen J.","non-dropping-particle":"","parse-names":false,"suffix":""},{"dropping-particle":"","family":"Russell","given":"Pamela","non-dropping-particle":"","parse-names":false,"suffix":""},{"dropping-particle":"","family":"Vestal","given":"Brian","non-dropping-particle":"","parse-names":false,"suffix":""},{"dropping-particle":"","family":"Tabakoff","given":"Boris","non-dropping-particle":"","parse-names":false,"suffix":""},{"dropping-particle":"","family":"Hoffman","given":"Paula","non-dropping-particle":"","parse-names":false,"suffix":""},{"dropping-particle":"","family":"Kechris","given":"Katerina","non-dropping-particle":"","parse-names":false,"suffix":""},{"dropping-particle":"","family":"Saba","given":"Laura","non-dropping-particle":"","parse-names":false,"suffix":""}],"container-title":"BMC Genomics","id":"ITEM-1","issue":"1","issued":{"date-parts":[["2018"]]},"page":"1-12","publisher":"BMC Genomics","title":"Predictive modeling of miRNA-mediated predisposition to alcohol-related phenotypes in mouse","type":"article-journal","volume":"19"},"uris":["http://www.mendeley.com/documents/?uuid=44a0d85b-e039-4b61-ad0d-a5c4aaa45dc5"]}],"mendeley":{"formattedCitation":"&lt;sup&gt;16&lt;/sup&gt;","plainTextFormattedCitation":"16","previouslyFormattedCitation":"&lt;sup&gt;16&lt;/sup&gt;"},"properties":{"noteIndex":0},"schema":"https://github.com/citation-style-language/schema/raw/master/csl-citation.json"}</w:instrText>
      </w:r>
      <w:r w:rsidR="00330CF8" w:rsidRPr="00255520">
        <w:rPr>
          <w:rFonts w:ascii="Calibri" w:hAnsi="Calibri" w:cs="Calibri"/>
        </w:rPr>
        <w:fldChar w:fldCharType="separate"/>
      </w:r>
      <w:r w:rsidR="00985046" w:rsidRPr="00985046">
        <w:rPr>
          <w:rFonts w:ascii="Calibri" w:hAnsi="Calibri" w:cs="Calibri"/>
          <w:noProof/>
          <w:vertAlign w:val="superscript"/>
        </w:rPr>
        <w:t>16</w:t>
      </w:r>
      <w:r w:rsidR="00330CF8" w:rsidRPr="00255520">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6DEAA5D9" w:rsidR="002451BC" w:rsidRPr="00255520" w:rsidRDefault="00625410" w:rsidP="00625410">
      <w:pPr>
        <w:pStyle w:val="Heading1"/>
        <w:rPr>
          <w:rFonts w:ascii="Calibri" w:eastAsiaTheme="minorEastAsia" w:hAnsi="Calibri" w:cs="Calibri"/>
        </w:rPr>
      </w:pPr>
      <w:bookmarkStart w:id="7" w:name="_Toc45546120"/>
      <w:r w:rsidRPr="00255520">
        <w:rPr>
          <w:rFonts w:ascii="Calibri" w:eastAsiaTheme="minorEastAsia" w:hAnsi="Calibri" w:cs="Calibri"/>
        </w:rPr>
        <w:lastRenderedPageBreak/>
        <w:t>Specific Aims</w:t>
      </w:r>
      <w:bookmarkEnd w:id="7"/>
    </w:p>
    <w:p w14:paraId="5D475C62" w14:textId="5F5F5E80" w:rsidR="0094366D" w:rsidRPr="00255520" w:rsidRDefault="0094366D" w:rsidP="0094366D">
      <w:pPr>
        <w:rPr>
          <w:rFonts w:ascii="Calibri" w:hAnsi="Calibri" w:cs="Calibri"/>
        </w:rPr>
      </w:pPr>
    </w:p>
    <w:p w14:paraId="68B9469D" w14:textId="74BE279F" w:rsidR="00617CF7" w:rsidRPr="00255520" w:rsidRDefault="0078547A" w:rsidP="0078547A">
      <w:pPr>
        <w:pStyle w:val="Heading2"/>
        <w:rPr>
          <w:rFonts w:ascii="Calibri" w:hAnsi="Calibri" w:cs="Calibri"/>
          <w:u w:val="single"/>
        </w:rPr>
      </w:pPr>
      <w:bookmarkStart w:id="8" w:name="_Toc45546121"/>
      <w:r w:rsidRPr="00255520">
        <w:rPr>
          <w:rFonts w:ascii="Calibri" w:hAnsi="Calibri" w:cs="Calibri"/>
          <w:u w:val="single"/>
        </w:rPr>
        <w:t>Primary Aim 1</w:t>
      </w:r>
      <w:bookmarkEnd w:id="8"/>
    </w:p>
    <w:p w14:paraId="5EA068E7" w14:textId="0CCC3CB3" w:rsidR="00F0772C" w:rsidRPr="00255520" w:rsidRDefault="00F0772C" w:rsidP="008279BB">
      <w:pPr>
        <w:rPr>
          <w:rFonts w:ascii="Calibri" w:hAnsi="Calibri" w:cs="Calibri"/>
        </w:rPr>
      </w:pPr>
      <w:r w:rsidRPr="00255520">
        <w:rPr>
          <w:rFonts w:ascii="Calibri" w:hAnsi="Calibri" w:cs="Calibri"/>
        </w:rPr>
        <w:t xml:space="preserve">Construct multi-Omics networks connecting T1D status, metabolite concentrations, and methylation levels at select CpG sites. </w:t>
      </w:r>
    </w:p>
    <w:p w14:paraId="4EC1616D" w14:textId="6BC38250" w:rsidR="005E2A6B" w:rsidRPr="00255520" w:rsidRDefault="005E2A6B" w:rsidP="005E2A6B">
      <w:pPr>
        <w:rPr>
          <w:rFonts w:ascii="Calibri" w:hAnsi="Calibri" w:cs="Calibri"/>
        </w:rPr>
      </w:pPr>
    </w:p>
    <w:p w14:paraId="466B3099" w14:textId="075FF5B3" w:rsidR="005E2A6B" w:rsidRPr="00255520" w:rsidRDefault="00555A44" w:rsidP="00555A44">
      <w:pPr>
        <w:pStyle w:val="Heading3"/>
        <w:rPr>
          <w:rFonts w:ascii="Calibri" w:hAnsi="Calibri" w:cs="Calibri"/>
          <w:u w:val="single"/>
        </w:rPr>
      </w:pPr>
      <w:bookmarkStart w:id="9" w:name="_Toc45546122"/>
      <w:r w:rsidRPr="00255520">
        <w:rPr>
          <w:rFonts w:ascii="Calibri" w:hAnsi="Calibri" w:cs="Calibri"/>
          <w:u w:val="single"/>
        </w:rPr>
        <w:t>Secondary Aim 1a</w:t>
      </w:r>
      <w:bookmarkEnd w:id="9"/>
    </w:p>
    <w:p w14:paraId="025D8F0D" w14:textId="0EF82259" w:rsidR="00105512" w:rsidRPr="00255520" w:rsidRDefault="00B209F1" w:rsidP="00105512">
      <w:pPr>
        <w:rPr>
          <w:rFonts w:ascii="Calibri" w:hAnsi="Calibri" w:cs="Calibri"/>
        </w:rPr>
      </w:pPr>
      <w:r w:rsidRPr="00255520">
        <w:rPr>
          <w:rFonts w:ascii="Calibri" w:hAnsi="Calibri" w:cs="Calibri"/>
        </w:rPr>
        <w:t xml:space="preserve">Compare the triad and </w:t>
      </w:r>
      <w:proofErr w:type="spellStart"/>
      <w:r w:rsidRPr="00255520">
        <w:rPr>
          <w:rFonts w:ascii="Calibri" w:hAnsi="Calibri" w:cs="Calibri"/>
        </w:rPr>
        <w:t>SmCCNet</w:t>
      </w:r>
      <w:proofErr w:type="spellEnd"/>
      <w:r w:rsidRPr="00255520">
        <w:rPr>
          <w:rFonts w:ascii="Calibri" w:hAnsi="Calibri" w:cs="Calibri"/>
        </w:rPr>
        <w:t xml:space="preserve"> approaches to feature reduction.</w:t>
      </w:r>
    </w:p>
    <w:p w14:paraId="604A63E2" w14:textId="20E6ADBE" w:rsidR="004D6EA2" w:rsidRPr="00255520" w:rsidRDefault="004D6EA2" w:rsidP="00105512">
      <w:pPr>
        <w:rPr>
          <w:rFonts w:ascii="Calibri" w:hAnsi="Calibri" w:cs="Calibri"/>
        </w:rPr>
      </w:pPr>
    </w:p>
    <w:p w14:paraId="4CA4274B" w14:textId="416684C5" w:rsidR="004D6EA2" w:rsidRPr="00255520" w:rsidRDefault="00B74506" w:rsidP="00B74506">
      <w:pPr>
        <w:pStyle w:val="Heading3"/>
        <w:rPr>
          <w:rFonts w:ascii="Calibri" w:eastAsiaTheme="minorEastAsia" w:hAnsi="Calibri" w:cs="Calibri"/>
          <w:u w:val="single"/>
        </w:rPr>
      </w:pPr>
      <w:bookmarkStart w:id="10" w:name="_Toc45546123"/>
      <w:r w:rsidRPr="00255520">
        <w:rPr>
          <w:rFonts w:ascii="Calibri" w:eastAsiaTheme="minorEastAsia" w:hAnsi="Calibri" w:cs="Calibri"/>
          <w:u w:val="single"/>
        </w:rPr>
        <w:t>Secondary Aim 1b</w:t>
      </w:r>
      <w:bookmarkEnd w:id="10"/>
    </w:p>
    <w:p w14:paraId="150044CC" w14:textId="70468CAF" w:rsidR="00B74506" w:rsidRPr="00255520" w:rsidRDefault="00B74506" w:rsidP="00B74506">
      <w:pPr>
        <w:rPr>
          <w:rFonts w:ascii="Calibri" w:hAnsi="Calibri" w:cs="Calibri"/>
        </w:rPr>
      </w:pPr>
      <w:r w:rsidRPr="00255520">
        <w:rPr>
          <w:rFonts w:ascii="Calibri" w:hAnsi="Calibri" w:cs="Calibri"/>
        </w:rPr>
        <w:t>Compare BNA triad results from the “</w:t>
      </w:r>
      <w:proofErr w:type="spellStart"/>
      <w:r w:rsidRPr="00255520">
        <w:rPr>
          <w:rFonts w:ascii="Calibri" w:hAnsi="Calibri" w:cs="Calibri"/>
        </w:rPr>
        <w:t>bnlearn</w:t>
      </w:r>
      <w:proofErr w:type="spellEnd"/>
      <w:r w:rsidRPr="00255520">
        <w:rPr>
          <w:rFonts w:ascii="Calibri" w:hAnsi="Calibri" w:cs="Calibri"/>
        </w:rPr>
        <w:t>” R package to likelihood-based causal mediation results from the “</w:t>
      </w:r>
      <w:proofErr w:type="spellStart"/>
      <w:r w:rsidRPr="00255520">
        <w:rPr>
          <w:rFonts w:ascii="Calibri" w:hAnsi="Calibri" w:cs="Calibri"/>
        </w:rPr>
        <w:t>cit</w:t>
      </w:r>
      <w:proofErr w:type="spellEnd"/>
      <w:r w:rsidRPr="00255520">
        <w:rPr>
          <w:rFonts w:ascii="Calibri" w:hAnsi="Calibri" w:cs="Calibri"/>
        </w:rPr>
        <w:t>” R package.</w:t>
      </w:r>
    </w:p>
    <w:p w14:paraId="5D90090A" w14:textId="79B79B06" w:rsidR="000B7F40" w:rsidRPr="00255520" w:rsidRDefault="000B7F40" w:rsidP="00B74506">
      <w:pPr>
        <w:rPr>
          <w:rFonts w:ascii="Calibri" w:hAnsi="Calibri" w:cs="Calibri"/>
        </w:rPr>
      </w:pPr>
    </w:p>
    <w:p w14:paraId="13C31F95" w14:textId="3ADD01B9" w:rsidR="000B7F40" w:rsidRPr="00255520" w:rsidRDefault="002F2AA0" w:rsidP="002F2AA0">
      <w:pPr>
        <w:pStyle w:val="Heading2"/>
        <w:rPr>
          <w:rFonts w:ascii="Calibri" w:hAnsi="Calibri" w:cs="Calibri"/>
          <w:u w:val="single"/>
        </w:rPr>
      </w:pPr>
      <w:bookmarkStart w:id="11" w:name="_Toc45546124"/>
      <w:r w:rsidRPr="00255520">
        <w:rPr>
          <w:rFonts w:ascii="Calibri" w:hAnsi="Calibri" w:cs="Calibri"/>
          <w:u w:val="single"/>
        </w:rPr>
        <w:t>Primary Aim 2</w:t>
      </w:r>
      <w:bookmarkEnd w:id="11"/>
    </w:p>
    <w:p w14:paraId="6D8574AA" w14:textId="77777777" w:rsidR="00D45814" w:rsidRPr="00255520" w:rsidRDefault="00D45814" w:rsidP="00D45814">
      <w:pPr>
        <w:rPr>
          <w:rFonts w:ascii="Calibri" w:hAnsi="Calibri" w:cs="Calibri"/>
        </w:rPr>
      </w:pPr>
      <w:r w:rsidRPr="00255520">
        <w:rPr>
          <w:rFonts w:ascii="Calibri" w:hAnsi="Calibri" w:cs="Calibri"/>
        </w:rPr>
        <w:t>Use BNA on reduced feature set to learn the structure of methylation and metabolomic pathways related to T1D. This final network structure will allow us to analyze the probabilistic dependence relationships between metabolites, methylation sites, and T1D.</w:t>
      </w:r>
    </w:p>
    <w:p w14:paraId="0D5BF5AF" w14:textId="77777777" w:rsidR="00C77B6F" w:rsidRPr="00255520" w:rsidRDefault="00C77B6F">
      <w:pPr>
        <w:rPr>
          <w:rFonts w:ascii="Calibri" w:eastAsiaTheme="minorEastAsia" w:hAnsi="Calibri" w:cs="Calibri"/>
        </w:rPr>
      </w:pPr>
    </w:p>
    <w:p w14:paraId="7B8DA2F0" w14:textId="77777777" w:rsidR="00C77B6F" w:rsidRPr="00255520" w:rsidRDefault="00C77B6F" w:rsidP="00C77B6F">
      <w:pPr>
        <w:pStyle w:val="Heading2"/>
        <w:rPr>
          <w:rFonts w:ascii="Calibri" w:eastAsiaTheme="minorEastAsia" w:hAnsi="Calibri" w:cs="Calibri"/>
          <w:u w:val="single"/>
        </w:rPr>
      </w:pPr>
      <w:bookmarkStart w:id="12" w:name="_Toc45546125"/>
      <w:r w:rsidRPr="00255520">
        <w:rPr>
          <w:rFonts w:ascii="Calibri" w:eastAsiaTheme="minorEastAsia" w:hAnsi="Calibri" w:cs="Calibri"/>
          <w:u w:val="single"/>
        </w:rPr>
        <w:t>Primary Aim 3</w:t>
      </w:r>
      <w:bookmarkEnd w:id="12"/>
    </w:p>
    <w:p w14:paraId="03B0CE2C" w14:textId="7E83DE2B" w:rsidR="00C77B6F" w:rsidRPr="00255520" w:rsidRDefault="00C77B6F" w:rsidP="00C77B6F">
      <w:pPr>
        <w:rPr>
          <w:rFonts w:ascii="Calibri" w:hAnsi="Calibri" w:cs="Calibri"/>
        </w:rPr>
      </w:pPr>
      <w:r w:rsidRPr="00255520">
        <w:rPr>
          <w:rFonts w:ascii="Calibri" w:hAnsi="Calibri" w:cs="Calibri"/>
        </w:rPr>
        <w:t xml:space="preserve">Place the final network structure in biological context using known metabolomic and methylation pathways from previous research and public databases such as </w:t>
      </w:r>
      <w:proofErr w:type="spellStart"/>
      <w:r w:rsidRPr="00255520">
        <w:rPr>
          <w:rFonts w:ascii="Calibri" w:hAnsi="Calibri" w:cs="Calibri"/>
        </w:rPr>
        <w:t>MethDB</w:t>
      </w:r>
      <w:proofErr w:type="spellEnd"/>
      <w:r w:rsidRPr="00255520">
        <w:rPr>
          <w:rFonts w:ascii="Calibri" w:hAnsi="Calibri" w:cs="Calibri"/>
        </w:rPr>
        <w:t xml:space="preserve"> and the Human Metabolome Database (HMDB).</w:t>
      </w:r>
    </w:p>
    <w:p w14:paraId="23EF2610" w14:textId="2893F2D4" w:rsidR="00B15F55" w:rsidRPr="00255520" w:rsidRDefault="00B15F55" w:rsidP="00C77B6F">
      <w:pPr>
        <w:rPr>
          <w:rFonts w:ascii="Calibri" w:hAnsi="Calibri" w:cs="Calibri"/>
        </w:rPr>
      </w:pPr>
    </w:p>
    <w:p w14:paraId="4ED77FA3" w14:textId="0D6C6C81" w:rsidR="00B15F55" w:rsidRPr="00255520" w:rsidRDefault="00A646F5" w:rsidP="00A646F5">
      <w:pPr>
        <w:pStyle w:val="Heading1"/>
        <w:rPr>
          <w:rFonts w:ascii="Calibri" w:hAnsi="Calibri" w:cs="Calibri"/>
        </w:rPr>
      </w:pPr>
      <w:bookmarkStart w:id="13" w:name="_Toc45546126"/>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3"/>
    </w:p>
    <w:p w14:paraId="2018BAB3" w14:textId="77777777" w:rsidR="006B2175" w:rsidRPr="00255520" w:rsidRDefault="006B2175" w:rsidP="00C77B6F">
      <w:pPr>
        <w:pStyle w:val="Heading2"/>
        <w:rPr>
          <w:rFonts w:ascii="Calibri" w:eastAsiaTheme="minorEastAsia" w:hAnsi="Calibri" w:cs="Calibri"/>
        </w:rPr>
      </w:pPr>
    </w:p>
    <w:p w14:paraId="72D67101" w14:textId="77777777" w:rsidR="00E5250C" w:rsidRPr="00255520" w:rsidRDefault="00E5250C" w:rsidP="00C77B6F">
      <w:pPr>
        <w:pStyle w:val="Heading2"/>
        <w:rPr>
          <w:rFonts w:ascii="Calibri" w:eastAsiaTheme="minorEastAsia" w:hAnsi="Calibri" w:cs="Calibri"/>
          <w:u w:val="single"/>
        </w:rPr>
      </w:pPr>
      <w:bookmarkStart w:id="14" w:name="_Toc45546127"/>
      <w:commentRangeStart w:id="15"/>
      <w:r w:rsidRPr="00255520">
        <w:rPr>
          <w:rFonts w:ascii="Calibri" w:eastAsiaTheme="minorEastAsia" w:hAnsi="Calibri" w:cs="Calibri"/>
          <w:u w:val="single"/>
        </w:rPr>
        <w:t>Methylation</w:t>
      </w:r>
      <w:commentRangeEnd w:id="15"/>
      <w:r w:rsidR="000C4CAE">
        <w:rPr>
          <w:rStyle w:val="CommentReference"/>
          <w:rFonts w:asciiTheme="minorHAnsi" w:eastAsiaTheme="minorHAnsi" w:hAnsiTheme="minorHAnsi" w:cstheme="minorBidi"/>
          <w:color w:val="auto"/>
        </w:rPr>
        <w:commentReference w:id="15"/>
      </w:r>
      <w:bookmarkEnd w:id="14"/>
    </w:p>
    <w:p w14:paraId="32BAE234" w14:textId="77777777" w:rsidR="00B852D6" w:rsidRDefault="00B852D6" w:rsidP="00132235"/>
    <w:p w14:paraId="780A56CA" w14:textId="71294E8E"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other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5C2A65">
        <w:fldChar w:fldCharType="begin" w:fldLock="1"/>
      </w:r>
      <w:r w:rsidR="00A661C6">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2&lt;/sup&gt;","plainTextFormattedCitation":"12","previouslyFormattedCitation":"&lt;sup&gt;12&lt;/sup&gt;"},"properties":{"noteIndex":0},"schema":"https://github.com/citation-style-language/schema/raw/master/csl-citation.json"}</w:instrText>
      </w:r>
      <w:r w:rsidR="005C2A65">
        <w:fldChar w:fldCharType="separate"/>
      </w:r>
      <w:r w:rsidR="005C2A65" w:rsidRPr="005C2A65">
        <w:rPr>
          <w:noProof/>
          <w:vertAlign w:val="superscript"/>
        </w:rPr>
        <w:t>12</w:t>
      </w:r>
      <w:r w:rsidR="005C2A65">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p>
    <w:p w14:paraId="716746A7" w14:textId="77777777" w:rsidR="00132235" w:rsidRPr="00132235" w:rsidRDefault="00132235" w:rsidP="00132235"/>
    <w:p w14:paraId="02B36438" w14:textId="70B86BDF" w:rsidR="00D51083" w:rsidRDefault="00E5250C" w:rsidP="00C77B6F">
      <w:pPr>
        <w:pStyle w:val="Heading2"/>
        <w:rPr>
          <w:rFonts w:ascii="Calibri" w:eastAsiaTheme="minorEastAsia" w:hAnsi="Calibri" w:cs="Calibri"/>
          <w:u w:val="single"/>
        </w:rPr>
      </w:pPr>
      <w:bookmarkStart w:id="16" w:name="_Toc45546128"/>
      <w:r w:rsidRPr="00255520">
        <w:rPr>
          <w:rFonts w:ascii="Calibri" w:eastAsiaTheme="minorEastAsia" w:hAnsi="Calibri" w:cs="Calibri"/>
          <w:u w:val="single"/>
        </w:rPr>
        <w:t>Metabolomics</w:t>
      </w:r>
      <w:bookmarkEnd w:id="16"/>
    </w:p>
    <w:p w14:paraId="3BF08B5D" w14:textId="5809F0A6" w:rsidR="00D51083" w:rsidRDefault="00D51083" w:rsidP="00C77B6F">
      <w:pPr>
        <w:pStyle w:val="Heading2"/>
        <w:rPr>
          <w:rFonts w:ascii="Calibri" w:eastAsiaTheme="minorEastAsia" w:hAnsi="Calibri" w:cs="Calibri"/>
          <w:u w:val="single"/>
        </w:rPr>
      </w:pPr>
    </w:p>
    <w:p w14:paraId="1061F529" w14:textId="1906EC1B" w:rsidR="00982DC7" w:rsidRPr="00982DC7" w:rsidRDefault="00982DC7" w:rsidP="00982DC7">
      <w:r>
        <w:tab/>
      </w:r>
    </w:p>
    <w:p w14:paraId="07DB5CBC" w14:textId="77777777" w:rsidR="0067296D" w:rsidRPr="00255520" w:rsidRDefault="00C3470E" w:rsidP="00C77B6F">
      <w:pPr>
        <w:pStyle w:val="Heading2"/>
        <w:rPr>
          <w:rFonts w:ascii="Calibri" w:eastAsiaTheme="minorEastAsia" w:hAnsi="Calibri" w:cs="Calibri"/>
          <w:u w:val="single"/>
        </w:rPr>
      </w:pPr>
      <w:bookmarkStart w:id="17" w:name="_Toc45546129"/>
      <w:r w:rsidRPr="00255520">
        <w:rPr>
          <w:rFonts w:ascii="Calibri" w:eastAsiaTheme="minorEastAsia" w:hAnsi="Calibri" w:cs="Calibri"/>
          <w:u w:val="single"/>
        </w:rPr>
        <w:t>Feature Reduction</w:t>
      </w:r>
      <w:bookmarkEnd w:id="17"/>
    </w:p>
    <w:p w14:paraId="49D218CB" w14:textId="77777777" w:rsidR="0067296D" w:rsidRPr="00255520" w:rsidRDefault="0067296D" w:rsidP="00C77B6F">
      <w:pPr>
        <w:pStyle w:val="Heading2"/>
        <w:rPr>
          <w:rFonts w:ascii="Calibri" w:eastAsiaTheme="minorEastAsia" w:hAnsi="Calibri" w:cs="Calibri"/>
          <w:u w:val="single"/>
        </w:rPr>
      </w:pPr>
    </w:p>
    <w:p w14:paraId="7DA6DC9A" w14:textId="3F008A1E" w:rsidR="00724F65" w:rsidRDefault="0067296D" w:rsidP="00FD6AB4">
      <w:pPr>
        <w:ind w:firstLine="720"/>
        <w:rPr>
          <w:rFonts w:ascii="Calibri" w:hAnsi="Calibri" w:cs="Calibri"/>
        </w:rPr>
      </w:pPr>
      <w:r w:rsidRPr="00255520">
        <w:rPr>
          <w:rFonts w:ascii="Calibri" w:hAnsi="Calibri" w:cs="Calibri"/>
        </w:rPr>
        <w:t xml:space="preserve">First, we will select methylation-metabolite pairs by using linear models to correlate all combinations of probe and metabolite. We will also use logistic regression to find probes and </w:t>
      </w:r>
      <w:r w:rsidRPr="00255520">
        <w:rPr>
          <w:rFonts w:ascii="Calibri" w:hAnsi="Calibri" w:cs="Calibri"/>
        </w:rPr>
        <w:lastRenderedPageBreak/>
        <w:t>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agreed upon best practices</w:t>
      </w:r>
      <w:r w:rsidR="005010B4" w:rsidRPr="00255520">
        <w:rPr>
          <w:rFonts w:ascii="Calibri" w:hAnsi="Calibri" w:cs="Calibri"/>
        </w:rPr>
        <w:t>.</w:t>
      </w:r>
      <w:r w:rsidR="005010B4" w:rsidRPr="00255520">
        <w:rPr>
          <w:rFonts w:ascii="Calibri" w:hAnsi="Calibri" w:cs="Calibri"/>
        </w:rPr>
        <w:fldChar w:fldCharType="begin" w:fldLock="1"/>
      </w:r>
      <w:r w:rsidR="005C2A65">
        <w:rPr>
          <w:rFonts w:ascii="Calibri" w:hAnsi="Calibri" w:cs="Calibri"/>
        </w:rPr>
        <w:instrText>ADDIN CSL_CITATION {"citationItems":[{"id":"ITEM-1","itemData":{"DOI":"10.1086/522036","ISSN":"00029297","PMID":"17966093","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 © 2007 by The American Society of Human Genetics. All rights reserved.","author":[{"dropping-particle":"","family":"Conneely","given":"Karen N.","non-dropping-particle":"","parse-names":false,"suffix":""},{"dropping-particle":"","family":"Boehnke","given":"Michael","non-dropping-particle":"","parse-names":false,"suffix":""}],"container-title":"American Journal of Human Genetics","id":"ITEM-1","issue":"6","issued":{"date-parts":[["2007"]]},"page":"1158-1168","title":"So many correlated tests, so little time! Rapid adjustment of P values for multiple correlated tests","type":"article-journal","volume":"81"},"uris":["http://www.mendeley.com/documents/?uuid=be7c6198-4f20-4191-b159-7f4b52ee6127"]}],"mendeley":{"formattedCitation":"&lt;sup&gt;17&lt;/sup&gt;","plainTextFormattedCitation":"17","previouslyFormattedCitation":"&lt;sup&gt;17&lt;/sup&gt;"},"properties":{"noteIndex":0},"schema":"https://github.com/citation-style-language/schema/raw/master/csl-citation.json"}</w:instrText>
      </w:r>
      <w:r w:rsidR="005010B4" w:rsidRPr="00255520">
        <w:rPr>
          <w:rFonts w:ascii="Calibri" w:hAnsi="Calibri" w:cs="Calibri"/>
        </w:rPr>
        <w:fldChar w:fldCharType="separate"/>
      </w:r>
      <w:r w:rsidR="00985046" w:rsidRPr="00985046">
        <w:rPr>
          <w:rFonts w:ascii="Calibri" w:hAnsi="Calibri" w:cs="Calibri"/>
          <w:noProof/>
          <w:vertAlign w:val="superscript"/>
        </w:rPr>
        <w:t>17</w:t>
      </w:r>
      <w:r w:rsidR="005010B4" w:rsidRPr="00255520">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13C47196" w14:textId="170D1C2F"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881F90">
        <w:rPr>
          <w:rFonts w:ascii="Calibri" w:hAnsi="Calibri" w:cs="Calibri"/>
        </w:rPr>
        <w:fldChar w:fldCharType="begin" w:fldLock="1"/>
      </w:r>
      <w:r w:rsidR="00677934">
        <w:rPr>
          <w:rFonts w:ascii="Calibri" w:hAnsi="Calibri" w:cs="Calibri"/>
        </w:rPr>
        <w:instrText>ADDIN CSL_CITATION {"citationItems":[{"id":"ITEM-1","itemData":{"DOI":"10.1093/bioinformatics/btw135","ISSN":"14602059","abstract":"Motivation: The challenges of successfully applying causal inference methods include: (i) satisfying underlying assumptions, (ii) limitations in data/models accommodated by the software and (iii) low power of common multiple testing approaches. Results: The causal inference test (CIT) is based on hypothesis testing rather than estimation, allowing the testable assumptions to be evaluated in the determination of statistical significance. A user-friendly software package provides P-values and optionally permutation-based FDR estimates (q-values) for potential mediators. It can handle single and multiple binary and continuous instrumental variables, binary or continuous outcome variables and adjustment covariates. Also, the permutation-based FDR option provides a non-parametric implementation. Conclusion: Simulation studies demonstrate the validity of the cit package and show a substantial advantage of permutation-based FDR over other common multiple testing strategies. Availability and implementation: The cit open-source R package is freely available from the CRAN website (https://cran.r-project.org/web/packages/cit/index.html) with embedded C ++ code that utilizes the GNU Scientific Library, also freely available (http://www.gnu.org/software/gsl/).","author":[{"dropping-particle":"","family":"Millstein","given":"Joshua","non-dropping-particle":"","parse-names":false,"suffix":""},{"dropping-particle":"","family":"Chen","given":"Gary K.","non-dropping-particle":"","parse-names":false,"suffix":""},{"dropping-particle":"V.","family":"Breton","given":"Carrie","non-dropping-particle":"","parse-names":false,"suffix":""}],"container-title":"Bioinformatics","id":"ITEM-1","issue":"15","issued":{"date-parts":[["2016"]]},"page":"2364-2365","title":"Cit: Hypothesis testing software for mediation analysis in genomic applications","type":"article-journal","volume":"32"},"uris":["http://www.mendeley.com/documents/?uuid=cf566bbc-4878-4677-9ab6-40ef6f2c7915"]}],"mendeley":{"formattedCitation":"&lt;sup&gt;18&lt;/sup&gt;","plainTextFormattedCitation":"18","previouslyFormattedCitation":"&lt;sup&gt;18&lt;/sup&gt;"},"properties":{"noteIndex":0},"schema":"https://github.com/citation-style-language/schema/raw/master/csl-citation.json"}</w:instrText>
      </w:r>
      <w:r w:rsidR="00881F90">
        <w:rPr>
          <w:rFonts w:ascii="Calibri" w:hAnsi="Calibri" w:cs="Calibri"/>
        </w:rPr>
        <w:fldChar w:fldCharType="separate"/>
      </w:r>
      <w:r w:rsidR="00881F90" w:rsidRPr="00881F90">
        <w:rPr>
          <w:rFonts w:ascii="Calibri" w:hAnsi="Calibri" w:cs="Calibri"/>
          <w:noProof/>
          <w:vertAlign w:val="superscript"/>
        </w:rPr>
        <w:t>18</w:t>
      </w:r>
      <w:r w:rsidR="00881F90">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D65659"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D65659"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D65659"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D65659"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D65659"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D65659"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D65659"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43A0EDF2"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677934">
        <w:rPr>
          <w:rFonts w:ascii="Calibri" w:hAnsi="Calibri" w:cs="Calibri"/>
        </w:rPr>
        <w:fldChar w:fldCharType="begin" w:fldLock="1"/>
      </w:r>
      <w:r w:rsidR="00246331">
        <w:rPr>
          <w:rFonts w:ascii="Calibri" w:hAnsi="Calibri" w:cs="Calibri"/>
        </w:rPr>
        <w:instrText>ADDIN CSL_CITATION {"citationItems":[{"id":"ITEM-1","itemData":{"DOI":"10.1186/1471-2156-10-23","ISSN":"14712156","abstract":"Background: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Results: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Conclusion: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 2009 Millstein et al; licensee BioMed Central Ltd.","author":[{"dropping-particle":"","family":"Millstein","given":"Joshua","non-dropping-particle":"","parse-names":false,"suffix":""},{"dropping-particle":"","family":"Zhang","given":"Bin","non-dropping-particle":"","parse-names":false,"suffix":""},{"dropping-particle":"","family":"Zhu","given":"Jun","non-dropping-particle":"","parse-names":false,"suffix":""},{"dropping-particle":"","family":"Schadt","given":"Eric E.","non-dropping-particle":"","parse-names":false,"suffix":""}],"container-title":"BMC Genetics","id":"ITEM-1","issued":{"date-parts":[["2009"]]},"page":"1-15","title":"Disentangling molecular relationships with a causal inference test","type":"article-journal","volume":"10"},"uris":["http://www.mendeley.com/documents/?uuid=0819705b-66c4-4763-b24b-f14d165436d2"]}],"mendeley":{"formattedCitation":"&lt;sup&gt;19&lt;/sup&gt;","plainTextFormattedCitation":"19","previouslyFormattedCitation":"&lt;sup&gt;19&lt;/sup&gt;"},"properties":{"noteIndex":0},"schema":"https://github.com/citation-style-language/schema/raw/master/csl-citation.json"}</w:instrText>
      </w:r>
      <w:r w:rsidR="00677934">
        <w:rPr>
          <w:rFonts w:ascii="Calibri" w:hAnsi="Calibri" w:cs="Calibri"/>
        </w:rPr>
        <w:fldChar w:fldCharType="separate"/>
      </w:r>
      <w:r w:rsidR="00677934" w:rsidRPr="00677934">
        <w:rPr>
          <w:rFonts w:ascii="Calibri" w:hAnsi="Calibri" w:cs="Calibri"/>
          <w:noProof/>
          <w:vertAlign w:val="superscript"/>
        </w:rPr>
        <w:t>19</w:t>
      </w:r>
      <w:r w:rsidR="00677934">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72AD02E2" w14:textId="77777777" w:rsidR="004B2059" w:rsidRPr="00255520" w:rsidRDefault="004B2059" w:rsidP="004160CB">
      <w:pPr>
        <w:rPr>
          <w:rFonts w:ascii="Calibri" w:hAnsi="Calibri" w:cs="Calibri"/>
        </w:rPr>
      </w:pPr>
    </w:p>
    <w:p w14:paraId="013B0C79" w14:textId="77777777" w:rsidR="000C270C" w:rsidRPr="00255520" w:rsidRDefault="007F4E49" w:rsidP="007F4E49">
      <w:pPr>
        <w:pStyle w:val="Heading2"/>
        <w:rPr>
          <w:rFonts w:ascii="Calibri" w:eastAsiaTheme="minorEastAsia" w:hAnsi="Calibri" w:cs="Calibri"/>
          <w:u w:val="single"/>
        </w:rPr>
      </w:pPr>
      <w:bookmarkStart w:id="18" w:name="_Toc45546130"/>
      <w:r w:rsidRPr="00255520">
        <w:rPr>
          <w:rFonts w:ascii="Calibri" w:eastAsiaTheme="minorEastAsia" w:hAnsi="Calibri" w:cs="Calibri"/>
          <w:u w:val="single"/>
        </w:rPr>
        <w:t>Bayesian Network Analysis</w:t>
      </w:r>
      <w:bookmarkEnd w:id="18"/>
    </w:p>
    <w:p w14:paraId="0D1FE5D0" w14:textId="77777777" w:rsidR="000C270C" w:rsidRPr="00255520" w:rsidRDefault="000C270C" w:rsidP="007F4E49">
      <w:pPr>
        <w:pStyle w:val="Heading2"/>
        <w:rPr>
          <w:rFonts w:ascii="Calibri" w:eastAsiaTheme="minorEastAsia" w:hAnsi="Calibri" w:cs="Calibri"/>
          <w:u w:val="single"/>
        </w:rPr>
      </w:pPr>
    </w:p>
    <w:p w14:paraId="2FD26E55" w14:textId="2165A433" w:rsidR="00CD7747" w:rsidRPr="00B67993" w:rsidRDefault="00DB4856" w:rsidP="00836D97">
      <w:pPr>
        <w:ind w:firstLine="720"/>
        <w:rPr>
          <w:rFonts w:ascii="Calibri" w:hAnsi="Calibri" w:cs="Calibri"/>
        </w:rPr>
      </w:pPr>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p>
    <w:p w14:paraId="7CDC3E74" w14:textId="20EBA3FF" w:rsidR="00A80A7A" w:rsidRDefault="00A04467" w:rsidP="00A04467">
      <w:pPr>
        <w:rPr>
          <w:rFonts w:ascii="Calibri" w:eastAsiaTheme="minorEastAsia" w:hAnsi="Calibri" w:cs="Calibri"/>
        </w:rPr>
      </w:pPr>
      <w:r>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246331">
        <w:rPr>
          <w:rFonts w:ascii="Calibri" w:eastAsiaTheme="minorEastAsia" w:hAnsi="Calibri" w:cs="Calibri"/>
        </w:rPr>
        <w:fldChar w:fldCharType="begin" w:fldLock="1"/>
      </w:r>
      <w:r w:rsidR="00335C24">
        <w:rPr>
          <w:rFonts w:ascii="Calibri" w:eastAsiaTheme="minorEastAsia" w:hAnsi="Calibri" w:cs="Calibri"/>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0&lt;/sup&gt;","plainTextFormattedCitation":"20","previouslyFormattedCitation":"&lt;sup&gt;20&lt;/sup&gt;"},"properties":{"noteIndex":0},"schema":"https://github.com/citation-style-language/schema/raw/master/csl-citation.json"}</w:instrText>
      </w:r>
      <w:r w:rsidR="00246331">
        <w:rPr>
          <w:rFonts w:ascii="Calibri" w:eastAsiaTheme="minorEastAsia" w:hAnsi="Calibri" w:cs="Calibri"/>
        </w:rPr>
        <w:fldChar w:fldCharType="separate"/>
      </w:r>
      <w:r w:rsidR="00246331" w:rsidRPr="00246331">
        <w:rPr>
          <w:rFonts w:ascii="Calibri" w:eastAsiaTheme="minorEastAsia" w:hAnsi="Calibri" w:cs="Calibri"/>
          <w:noProof/>
          <w:vertAlign w:val="superscript"/>
        </w:rPr>
        <w:t>20</w:t>
      </w:r>
      <w:r w:rsidR="00246331">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335C24">
        <w:rPr>
          <w:rFonts w:ascii="Calibri" w:eastAsiaTheme="minorEastAsia" w:hAnsi="Calibri" w:cs="Calibri"/>
        </w:rPr>
        <w:fldChar w:fldCharType="begin" w:fldLock="1"/>
      </w:r>
      <w:r w:rsidR="009902FD">
        <w:rPr>
          <w:rFonts w:ascii="Calibri" w:eastAsiaTheme="minorEastAsia" w:hAnsi="Calibri" w:cs="Calibri"/>
        </w:rPr>
        <w:instrText>ADDIN CSL_CITATION {"citationItems":[{"id":"ITEM-1","itemData":{"DOI":"10.1201/b17065","abstract":"What are Bayesian networks and why are their applications growing across all fields? © 2010 ACM.","author":[{"dropping-particle":"","family":"Scutari","given":"Marco","non-dropping-particle":"","parse-names":false,"suffix":""},{"dropping-particle":"","family":"Denis","given":"Jean-Baptiste","non-dropping-particle":"","parse-names":false,"suffix":""}],"container-title":"Bayesian Networks","id":"ITEM-1","issued":{"date-parts":[["2014"]]},"title":"Bayesian Networks","type":"book"},"uris":["http://www.mendeley.com/documents/?uuid=2ef95261-29e0-478e-977a-018a22357760"]}],"mendeley":{"formattedCitation":"&lt;sup&gt;21&lt;/sup&gt;","plainTextFormattedCitation":"21","previouslyFormattedCitation":"&lt;sup&gt;21&lt;/sup&gt;"},"properties":{"noteIndex":0},"schema":"https://github.com/citation-style-language/schema/raw/master/csl-citation.json"}</w:instrText>
      </w:r>
      <w:r w:rsidR="00335C24">
        <w:rPr>
          <w:rFonts w:ascii="Calibri" w:eastAsiaTheme="minorEastAsia" w:hAnsi="Calibri" w:cs="Calibri"/>
        </w:rPr>
        <w:fldChar w:fldCharType="separate"/>
      </w:r>
      <w:r w:rsidR="00335C24" w:rsidRPr="00335C24">
        <w:rPr>
          <w:rFonts w:ascii="Calibri" w:eastAsiaTheme="minorEastAsia" w:hAnsi="Calibri" w:cs="Calibri"/>
          <w:noProof/>
          <w:vertAlign w:val="superscript"/>
        </w:rPr>
        <w:t>21</w:t>
      </w:r>
      <w:r w:rsidR="00335C24">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r w:rsidR="009902FD">
        <w:rPr>
          <w:rFonts w:ascii="Calibri" w:eastAsiaTheme="minorEastAsia" w:hAnsi="Calibri" w:cs="Calibri"/>
        </w:rPr>
        <w:fldChar w:fldCharType="begin" w:fldLock="1"/>
      </w:r>
      <w:r w:rsidR="00981857">
        <w:rPr>
          <w:rFonts w:ascii="Calibri" w:eastAsiaTheme="minorEastAsia" w:hAnsi="Calibri" w:cs="Calibri"/>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0&lt;/sup&gt;","plainTextFormattedCitation":"20","previouslyFormattedCitation":"&lt;sup&gt;20&lt;/sup&gt;"},"properties":{"noteIndex":0},"schema":"https://github.com/citation-style-language/schema/raw/master/csl-citation.json"}</w:instrText>
      </w:r>
      <w:r w:rsidR="009902FD">
        <w:rPr>
          <w:rFonts w:ascii="Calibri" w:eastAsiaTheme="minorEastAsia" w:hAnsi="Calibri" w:cs="Calibri"/>
        </w:rPr>
        <w:fldChar w:fldCharType="separate"/>
      </w:r>
      <w:r w:rsidR="009902FD" w:rsidRPr="009902FD">
        <w:rPr>
          <w:rFonts w:ascii="Calibri" w:eastAsiaTheme="minorEastAsia" w:hAnsi="Calibri" w:cs="Calibri"/>
          <w:noProof/>
          <w:vertAlign w:val="superscript"/>
        </w:rPr>
        <w:t>20</w:t>
      </w:r>
      <w:r w:rsidR="009902FD">
        <w:rPr>
          <w:rFonts w:ascii="Calibri" w:eastAsiaTheme="minorEastAsia" w:hAnsi="Calibri" w:cs="Calibri"/>
        </w:rPr>
        <w:fldChar w:fldCharType="end"/>
      </w:r>
    </w:p>
    <w:p w14:paraId="29B65BB7" w14:textId="2E75AC9E"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w:t>
      </w:r>
      <w:r w:rsidR="006F1B06">
        <w:rPr>
          <w:rFonts w:ascii="Calibri" w:eastAsiaTheme="minorEastAsia" w:hAnsi="Calibri" w:cs="Calibri"/>
          <w:iCs/>
        </w:rPr>
        <w:lastRenderedPageBreak/>
        <w:t xml:space="preserve">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981857">
        <w:rPr>
          <w:rFonts w:ascii="Calibri" w:eastAsiaTheme="minorEastAsia" w:hAnsi="Calibri" w:cs="Calibri"/>
          <w:iCs/>
        </w:rPr>
        <w:fldChar w:fldCharType="begin" w:fldLock="1"/>
      </w:r>
      <w:r w:rsidR="00784A95">
        <w:rPr>
          <w:rFonts w:ascii="Calibri" w:eastAsiaTheme="minorEastAsia" w:hAnsi="Calibri" w:cs="Calibri"/>
          <w:iCs/>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0&lt;/sup&gt;","plainTextFormattedCitation":"20","previouslyFormattedCitation":"&lt;sup&gt;20&lt;/sup&gt;"},"properties":{"noteIndex":0},"schema":"https://github.com/citation-style-language/schema/raw/master/csl-citation.json"}</w:instrText>
      </w:r>
      <w:r w:rsidR="00981857">
        <w:rPr>
          <w:rFonts w:ascii="Calibri" w:eastAsiaTheme="minorEastAsia" w:hAnsi="Calibri" w:cs="Calibri"/>
          <w:iCs/>
        </w:rPr>
        <w:fldChar w:fldCharType="separate"/>
      </w:r>
      <w:r w:rsidR="00981857" w:rsidRPr="00981857">
        <w:rPr>
          <w:rFonts w:ascii="Calibri" w:eastAsiaTheme="minorEastAsia" w:hAnsi="Calibri" w:cs="Calibri"/>
          <w:iCs/>
          <w:noProof/>
          <w:vertAlign w:val="superscript"/>
        </w:rPr>
        <w:t>20</w:t>
      </w:r>
      <w:r w:rsidR="00981857">
        <w:rPr>
          <w:rFonts w:ascii="Calibri" w:eastAsiaTheme="minorEastAsia" w:hAnsi="Calibri" w:cs="Calibri"/>
          <w:iCs/>
        </w:rPr>
        <w:fldChar w:fldCharType="end"/>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61A9193A" w:rsidR="00C04C82" w:rsidRDefault="00C04C82" w:rsidP="009939CF">
      <w:pPr>
        <w:rPr>
          <w:rFonts w:ascii="Calibri" w:eastAsiaTheme="minorEastAsia" w:hAnsi="Calibri" w:cs="Calibri"/>
        </w:rPr>
      </w:pPr>
    </w:p>
    <w:p w14:paraId="2F399FE9" w14:textId="74F91A57" w:rsidR="00C04C82" w:rsidRPr="001835A5" w:rsidRDefault="00C04C82" w:rsidP="00C04C82">
      <w:pPr>
        <w:pStyle w:val="Heading3"/>
        <w:rPr>
          <w:rFonts w:ascii="Calibri" w:eastAsiaTheme="minorEastAsia" w:hAnsi="Calibri" w:cs="Calibri"/>
        </w:rPr>
      </w:pPr>
      <w:bookmarkStart w:id="19" w:name="_Toc45546131"/>
      <w:r>
        <w:rPr>
          <w:rFonts w:ascii="Calibri" w:eastAsiaTheme="minorEastAsia" w:hAnsi="Calibri" w:cs="Calibri"/>
        </w:rPr>
        <w:t xml:space="preserve">Figure 3: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19"/>
    </w:p>
    <w:p w14:paraId="0CB13095" w14:textId="0DB1B3B8"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5">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340362A1"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commentRangeStart w:id="20"/>
      <w:r w:rsidR="002041C6">
        <w:rPr>
          <w:rFonts w:ascii="Calibri" w:eastAsiaTheme="minorEastAsia" w:hAnsi="Calibri" w:cs="Calibri"/>
        </w:rPr>
        <w:fldChar w:fldCharType="begin" w:fldLock="1"/>
      </w:r>
      <w:r w:rsidR="003007A4">
        <w:rPr>
          <w:rFonts w:ascii="Calibri" w:eastAsiaTheme="minorEastAsia" w:hAnsi="Calibri" w:cs="Calibri"/>
        </w:rPr>
        <w:instrText>ADDIN CSL_CITATION {"citationItems":[{"id":"ITEM-1","itemData":{"DOI":"10.1201/b17065","abstract":"What are Bayesian networks and why are their applications growing across all fields? © 2010 ACM.","author":[{"dropping-particle":"","family":"Scutari","given":"Marco","non-dropping-particle":"","parse-names":false,"suffix":""},{"dropping-particle":"","family":"Denis","given":"Jean-Baptiste","non-dropping-particle":"","parse-names":false,"suffix":""}],"container-title":"Bayesian Networks","id":"ITEM-1","issued":{"date-parts":[["2014"]]},"title":"Bayesian Networks","type":"book"},"uris":["http://www.mendeley.com/documents/?uuid=2ef95261-29e0-478e-977a-018a22357760"]}],"mendeley":{"formattedCitation":"&lt;sup&gt;21&lt;/sup&gt;","plainTextFormattedCitation":"21","previouslyFormattedCitation":"&lt;sup&gt;21&lt;/sup&gt;"},"properties":{"noteIndex":0},"schema":"https://github.com/citation-style-language/schema/raw/master/csl-citation.json"}</w:instrText>
      </w:r>
      <w:r w:rsidR="002041C6">
        <w:rPr>
          <w:rFonts w:ascii="Calibri" w:eastAsiaTheme="minorEastAsia" w:hAnsi="Calibri" w:cs="Calibri"/>
        </w:rPr>
        <w:fldChar w:fldCharType="separate"/>
      </w:r>
      <w:r w:rsidR="002041C6" w:rsidRPr="002041C6">
        <w:rPr>
          <w:rFonts w:ascii="Calibri" w:eastAsiaTheme="minorEastAsia" w:hAnsi="Calibri" w:cs="Calibri"/>
          <w:noProof/>
          <w:vertAlign w:val="superscript"/>
        </w:rPr>
        <w:t>21</w:t>
      </w:r>
      <w:r w:rsidR="002041C6">
        <w:rPr>
          <w:rFonts w:ascii="Calibri" w:eastAsiaTheme="minorEastAsia" w:hAnsi="Calibri" w:cs="Calibri"/>
        </w:rPr>
        <w:fldChar w:fldCharType="end"/>
      </w:r>
      <w:commentRangeEnd w:id="20"/>
      <w:r w:rsidR="00D40943">
        <w:rPr>
          <w:rStyle w:val="CommentReference"/>
        </w:rPr>
        <w:commentReference w:id="20"/>
      </w:r>
    </w:p>
    <w:p w14:paraId="2322A492" w14:textId="77777777" w:rsidR="00DA52B7" w:rsidRDefault="00AB2CDD" w:rsidP="00A04467">
      <w:pPr>
        <w:rPr>
          <w:rFonts w:ascii="Calibri" w:hAnsi="Calibri" w:cs="Calibri"/>
        </w:rPr>
      </w:pPr>
      <w:r>
        <w:rPr>
          <w:rFonts w:ascii="Calibri" w:hAnsi="Calibri" w:cs="Calibri"/>
        </w:rPr>
        <w:tab/>
      </w:r>
    </w:p>
    <w:p w14:paraId="52D88CF8" w14:textId="107993AA" w:rsidR="004E076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 xml:space="preserve">There are </w:t>
      </w:r>
      <w:r w:rsidR="004C5FC0">
        <w:rPr>
          <w:rFonts w:ascii="Calibri" w:hAnsi="Calibri" w:cs="Calibri"/>
        </w:rPr>
        <w:lastRenderedPageBreak/>
        <w:t>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w:t>
      </w:r>
      <w:commentRangeStart w:id="21"/>
      <w:r w:rsidR="00F456FB">
        <w:rPr>
          <w:rFonts w:ascii="Calibri" w:hAnsi="Calibri" w:cs="Calibri"/>
        </w:rPr>
        <w:t xml:space="preserve">constraint-based, score-based, and hybrid structure learning </w:t>
      </w:r>
      <w:r w:rsidR="00C42F18">
        <w:rPr>
          <w:rFonts w:ascii="Calibri" w:hAnsi="Calibri" w:cs="Calibri"/>
        </w:rPr>
        <w:t>algorithms</w:t>
      </w:r>
      <w:commentRangeEnd w:id="21"/>
      <w:r w:rsidR="00375BDD">
        <w:rPr>
          <w:rStyle w:val="CommentReference"/>
        </w:rPr>
        <w:commentReference w:id="21"/>
      </w:r>
      <w:r w:rsidR="00F456FB">
        <w:rPr>
          <w:rFonts w:ascii="Calibri" w:hAnsi="Calibri" w:cs="Calibri"/>
        </w:rPr>
        <w:t xml:space="preserve">. </w:t>
      </w:r>
    </w:p>
    <w:p w14:paraId="4BB35D04" w14:textId="77777777" w:rsidR="004E0768" w:rsidRPr="00A67724" w:rsidRDefault="004E0768" w:rsidP="00A04467">
      <w:pPr>
        <w:rPr>
          <w:rFonts w:ascii="Calibri" w:hAnsi="Calibri" w:cs="Calibri"/>
        </w:rPr>
      </w:pPr>
    </w:p>
    <w:p w14:paraId="4EB4EA58" w14:textId="5059B523"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scor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are 24 possible network structures for each triple. We will compare all possible network structures using a </w:t>
      </w:r>
      <w:r w:rsidR="001035F7">
        <w:rPr>
          <w:rFonts w:ascii="Calibri" w:hAnsi="Calibri" w:cs="Calibri"/>
        </w:rPr>
        <w:t>Deviance</w:t>
      </w:r>
      <w:r w:rsidR="000C270C" w:rsidRPr="00255520">
        <w:rPr>
          <w:rFonts w:ascii="Calibri" w:hAnsi="Calibri" w:cs="Calibri"/>
        </w:rPr>
        <w:t xml:space="preserve"> </w:t>
      </w:r>
      <w:r w:rsidR="00997296">
        <w:rPr>
          <w:rFonts w:ascii="Calibri" w:hAnsi="Calibri" w:cs="Calibri"/>
        </w:rPr>
        <w:t>i</w:t>
      </w:r>
      <w:r w:rsidR="000C270C" w:rsidRPr="00255520">
        <w:rPr>
          <w:rFonts w:ascii="Calibri" w:hAnsi="Calibri" w:cs="Calibri"/>
        </w:rPr>
        <w:t xml:space="preserve">nformation </w:t>
      </w:r>
      <w:r w:rsidR="00997296">
        <w:rPr>
          <w:rFonts w:ascii="Calibri" w:hAnsi="Calibri" w:cs="Calibri"/>
        </w:rPr>
        <w:t>c</w:t>
      </w:r>
      <w:r w:rsidR="000C270C" w:rsidRPr="00255520">
        <w:rPr>
          <w:rFonts w:ascii="Calibri" w:hAnsi="Calibri" w:cs="Calibri"/>
        </w:rPr>
        <w:t>riterion (</w:t>
      </w:r>
      <w:r w:rsidR="000C316A">
        <w:rPr>
          <w:rFonts w:ascii="Calibri" w:hAnsi="Calibri" w:cs="Calibri"/>
        </w:rPr>
        <w:t>D</w:t>
      </w:r>
      <w:r w:rsidR="000C270C" w:rsidRPr="00255520">
        <w:rPr>
          <w:rFonts w:ascii="Calibri" w:hAnsi="Calibri" w:cs="Calibri"/>
        </w:rPr>
        <w:t>IC) score,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3007A4">
        <w:rPr>
          <w:rFonts w:ascii="Calibri" w:hAnsi="Calibri" w:cs="Calibri"/>
        </w:rPr>
        <w:fldChar w:fldCharType="begin" w:fldLock="1"/>
      </w:r>
      <w:r w:rsidR="003007A4">
        <w:rPr>
          <w:rFonts w:ascii="Calibri" w:hAnsi="Calibri" w:cs="Calibri"/>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page":"583-616","title":"Bayesian measures of model complexity and fit","type":"article-journal","volume":"64"},"uris":["http://www.mendeley.com/documents/?uuid=6b3c0392-7018-459b-b628-5a9590632280"]}],"mendeley":{"formattedCitation":"&lt;sup&gt;22&lt;/sup&gt;","plainTextFormattedCitation":"22"},"properties":{"noteIndex":0},"schema":"https://github.com/citation-style-language/schema/raw/master/csl-citation.json"}</w:instrText>
      </w:r>
      <w:r w:rsidR="003007A4">
        <w:rPr>
          <w:rFonts w:ascii="Calibri" w:hAnsi="Calibri" w:cs="Calibri"/>
        </w:rPr>
        <w:fldChar w:fldCharType="separate"/>
      </w:r>
      <w:r w:rsidR="003007A4" w:rsidRPr="003007A4">
        <w:rPr>
          <w:rFonts w:ascii="Calibri" w:hAnsi="Calibri" w:cs="Calibri"/>
          <w:noProof/>
          <w:vertAlign w:val="superscript"/>
        </w:rPr>
        <w:t>22</w:t>
      </w:r>
      <w:r w:rsidR="003007A4">
        <w:rPr>
          <w:rFonts w:ascii="Calibri" w:hAnsi="Calibri" w:cs="Calibri"/>
        </w:rPr>
        <w:fldChar w:fldCharType="end"/>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tab/>
      </w:r>
      <w:commentRangeStart w:id="22"/>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22"/>
      <w:r w:rsidR="00C762CB">
        <w:rPr>
          <w:rStyle w:val="CommentReference"/>
        </w:rPr>
        <w:commentReference w:id="22"/>
      </w:r>
    </w:p>
    <w:p w14:paraId="61476EF8" w14:textId="77777777" w:rsidR="00301FD8" w:rsidRPr="00786474" w:rsidRDefault="00301FD8" w:rsidP="00301FD8">
      <w:pPr>
        <w:jc w:val="center"/>
        <w:rPr>
          <w:rFonts w:ascii="Calibri" w:eastAsiaTheme="minorEastAsia" w:hAnsi="Calibri" w:cs="Calibri"/>
        </w:rPr>
      </w:pPr>
    </w:p>
    <w:p w14:paraId="141A8253" w14:textId="4B8719B6" w:rsidR="00C126F6" w:rsidRDefault="00EE0453" w:rsidP="00EE0453">
      <w:pPr>
        <w:pStyle w:val="Heading1"/>
        <w:rPr>
          <w:rFonts w:ascii="Calibri" w:hAnsi="Calibri" w:cs="Calibri"/>
        </w:rPr>
      </w:pPr>
      <w:bookmarkStart w:id="23" w:name="_Toc45546132"/>
      <w:r>
        <w:rPr>
          <w:rFonts w:ascii="Calibri" w:hAnsi="Calibri" w:cs="Calibri"/>
        </w:rPr>
        <w:t>Preliminary Results</w:t>
      </w:r>
      <w:bookmarkEnd w:id="23"/>
    </w:p>
    <w:p w14:paraId="18F23DE0" w14:textId="023B4FE6" w:rsidR="00822F7B" w:rsidRDefault="00822F7B" w:rsidP="00822F7B"/>
    <w:p w14:paraId="3874E3CD" w14:textId="7754009F" w:rsidR="00143427" w:rsidRPr="00822F7B" w:rsidRDefault="00143427" w:rsidP="00822F7B">
      <w:r>
        <w:tab/>
      </w:r>
      <w:commentRangeStart w:id="24"/>
      <w:commentRangeEnd w:id="24"/>
      <w:r w:rsidR="00B60AA0">
        <w:rPr>
          <w:rStyle w:val="CommentReference"/>
        </w:rPr>
        <w:commentReference w:id="24"/>
      </w:r>
    </w:p>
    <w:p w14:paraId="69E6592A" w14:textId="77777777" w:rsidR="008B4778" w:rsidRDefault="008B4778">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026B4FF0" w:rsidR="00105512" w:rsidRPr="00255520" w:rsidRDefault="007712BB" w:rsidP="007712BB">
      <w:pPr>
        <w:pStyle w:val="Heading1"/>
        <w:rPr>
          <w:rFonts w:ascii="Calibri" w:hAnsi="Calibri" w:cs="Calibri"/>
        </w:rPr>
      </w:pPr>
      <w:bookmarkStart w:id="25" w:name="_Toc45546133"/>
      <w:r w:rsidRPr="00255520">
        <w:rPr>
          <w:rFonts w:ascii="Calibri" w:hAnsi="Calibri" w:cs="Calibri"/>
        </w:rPr>
        <w:lastRenderedPageBreak/>
        <w:t>References</w:t>
      </w:r>
      <w:bookmarkEnd w:id="25"/>
    </w:p>
    <w:p w14:paraId="03AE4DCA" w14:textId="50EAEC17" w:rsidR="00857BED" w:rsidRPr="00255520" w:rsidRDefault="00857BED" w:rsidP="00857BED">
      <w:pPr>
        <w:rPr>
          <w:rFonts w:ascii="Calibri" w:hAnsi="Calibri" w:cs="Calibri"/>
        </w:rPr>
      </w:pPr>
    </w:p>
    <w:p w14:paraId="5378827E" w14:textId="7E31D2AB" w:rsidR="003007A4" w:rsidRPr="003007A4" w:rsidRDefault="00A541D7" w:rsidP="003007A4">
      <w:pPr>
        <w:widowControl w:val="0"/>
        <w:autoSpaceDE w:val="0"/>
        <w:autoSpaceDN w:val="0"/>
        <w:adjustRightInd w:val="0"/>
        <w:ind w:left="640" w:hanging="640"/>
        <w:rPr>
          <w:rFonts w:ascii="Calibri" w:hAnsi="Calibri" w:cs="Calibri"/>
          <w:noProof/>
        </w:rPr>
      </w:pPr>
      <w:r w:rsidRPr="00255520">
        <w:rPr>
          <w:rFonts w:ascii="Calibri" w:hAnsi="Calibri" w:cs="Calibri"/>
        </w:rPr>
        <w:fldChar w:fldCharType="begin" w:fldLock="1"/>
      </w:r>
      <w:r w:rsidRPr="00255520">
        <w:rPr>
          <w:rFonts w:ascii="Calibri" w:hAnsi="Calibri" w:cs="Calibri"/>
        </w:rPr>
        <w:instrText xml:space="preserve">ADDIN Mendeley Bibliography CSL_BIBLIOGRAPHY </w:instrText>
      </w:r>
      <w:r w:rsidRPr="00255520">
        <w:rPr>
          <w:rFonts w:ascii="Calibri" w:hAnsi="Calibri" w:cs="Calibri"/>
        </w:rPr>
        <w:fldChar w:fldCharType="separate"/>
      </w:r>
      <w:r w:rsidR="003007A4" w:rsidRPr="003007A4">
        <w:rPr>
          <w:rFonts w:ascii="Calibri" w:hAnsi="Calibri" w:cs="Calibri"/>
          <w:noProof/>
        </w:rPr>
        <w:t xml:space="preserve">1. </w:t>
      </w:r>
      <w:r w:rsidR="003007A4" w:rsidRPr="003007A4">
        <w:rPr>
          <w:rFonts w:ascii="Calibri" w:hAnsi="Calibri" w:cs="Calibri"/>
          <w:noProof/>
        </w:rPr>
        <w:tab/>
        <w:t xml:space="preserve">Portela A, Esteller M. Epigenetic modifications and human disease. </w:t>
      </w:r>
      <w:r w:rsidR="003007A4" w:rsidRPr="003007A4">
        <w:rPr>
          <w:rFonts w:ascii="Calibri" w:hAnsi="Calibri" w:cs="Calibri"/>
          <w:i/>
          <w:iCs/>
          <w:noProof/>
        </w:rPr>
        <w:t>Nat Biotechnol</w:t>
      </w:r>
      <w:r w:rsidR="003007A4" w:rsidRPr="003007A4">
        <w:rPr>
          <w:rFonts w:ascii="Calibri" w:hAnsi="Calibri" w:cs="Calibri"/>
          <w:noProof/>
        </w:rPr>
        <w:t>. 2010;28(10):1057-1068. doi:10.1038/nbt.1685</w:t>
      </w:r>
    </w:p>
    <w:p w14:paraId="5132ED12"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 </w:t>
      </w:r>
      <w:r w:rsidRPr="003007A4">
        <w:rPr>
          <w:rFonts w:ascii="Calibri" w:hAnsi="Calibri" w:cs="Calibri"/>
          <w:noProof/>
        </w:rPr>
        <w:tab/>
        <w:t xml:space="preserve">Greenberg MVC, Bourc’his D. The diverse roles of DNA methylation in mammalian development and disease. </w:t>
      </w:r>
      <w:r w:rsidRPr="003007A4">
        <w:rPr>
          <w:rFonts w:ascii="Calibri" w:hAnsi="Calibri" w:cs="Calibri"/>
          <w:i/>
          <w:iCs/>
          <w:noProof/>
        </w:rPr>
        <w:t>Nat Rev Mol Cell Biol</w:t>
      </w:r>
      <w:r w:rsidRPr="003007A4">
        <w:rPr>
          <w:rFonts w:ascii="Calibri" w:hAnsi="Calibri" w:cs="Calibri"/>
          <w:noProof/>
        </w:rPr>
        <w:t>. 2019;20(10):590-607. doi:10.1038/s41580-019-0159-6</w:t>
      </w:r>
    </w:p>
    <w:p w14:paraId="29BDA874"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3. </w:t>
      </w:r>
      <w:r w:rsidRPr="003007A4">
        <w:rPr>
          <w:rFonts w:ascii="Calibri" w:hAnsi="Calibri" w:cs="Calibri"/>
          <w:noProof/>
        </w:rPr>
        <w:tab/>
        <w:t xml:space="preserve">Johnson CH, Ivanisevic J, Siuzdak G. Metabolomics: Beyond biomarkers and towards mechanisms. </w:t>
      </w:r>
      <w:r w:rsidRPr="003007A4">
        <w:rPr>
          <w:rFonts w:ascii="Calibri" w:hAnsi="Calibri" w:cs="Calibri"/>
          <w:i/>
          <w:iCs/>
          <w:noProof/>
        </w:rPr>
        <w:t>Nat Rev Mol Cell Biol</w:t>
      </w:r>
      <w:r w:rsidRPr="003007A4">
        <w:rPr>
          <w:rFonts w:ascii="Calibri" w:hAnsi="Calibri" w:cs="Calibri"/>
          <w:noProof/>
        </w:rPr>
        <w:t>. 2016;17(7):451-459. doi:10.1038/nrm.2016.25</w:t>
      </w:r>
    </w:p>
    <w:p w14:paraId="6BF4269B"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4. </w:t>
      </w:r>
      <w:r w:rsidRPr="003007A4">
        <w:rPr>
          <w:rFonts w:ascii="Calibri" w:hAnsi="Calibri" w:cs="Calibri"/>
          <w:noProof/>
        </w:rPr>
        <w:tab/>
        <w:t xml:space="preserve">Frohnert BI, Rewers MJ. Metabolomics in childhood diabetes. </w:t>
      </w:r>
      <w:r w:rsidRPr="003007A4">
        <w:rPr>
          <w:rFonts w:ascii="Calibri" w:hAnsi="Calibri" w:cs="Calibri"/>
          <w:i/>
          <w:iCs/>
          <w:noProof/>
        </w:rPr>
        <w:t>Pediatr Diabetes</w:t>
      </w:r>
      <w:r w:rsidRPr="003007A4">
        <w:rPr>
          <w:rFonts w:ascii="Calibri" w:hAnsi="Calibri" w:cs="Calibri"/>
          <w:noProof/>
        </w:rPr>
        <w:t>. 2016;17(1):3-14. doi:10.1111/pedi.12323</w:t>
      </w:r>
    </w:p>
    <w:p w14:paraId="1079F88E"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5. </w:t>
      </w:r>
      <w:r w:rsidRPr="003007A4">
        <w:rPr>
          <w:rFonts w:ascii="Calibri" w:hAnsi="Calibri" w:cs="Calibri"/>
          <w:noProof/>
        </w:rPr>
        <w:tab/>
        <w:t xml:space="preserve">Anderson OS, Sant KE, Dolinoy DC. Nutrition and epigenetics: An interplay of dietary methyl donors, one-carbon metabolism and DNA methylation. </w:t>
      </w:r>
      <w:r w:rsidRPr="003007A4">
        <w:rPr>
          <w:rFonts w:ascii="Calibri" w:hAnsi="Calibri" w:cs="Calibri"/>
          <w:i/>
          <w:iCs/>
          <w:noProof/>
        </w:rPr>
        <w:t>J Nutr Biochem</w:t>
      </w:r>
      <w:r w:rsidRPr="003007A4">
        <w:rPr>
          <w:rFonts w:ascii="Calibri" w:hAnsi="Calibri" w:cs="Calibri"/>
          <w:noProof/>
        </w:rPr>
        <w:t>. 2012;23(8):853-859. doi:10.1016/j.jnutbio.2012.03.003</w:t>
      </w:r>
    </w:p>
    <w:p w14:paraId="324116F6"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6. </w:t>
      </w:r>
      <w:r w:rsidRPr="003007A4">
        <w:rPr>
          <w:rFonts w:ascii="Calibri" w:hAnsi="Calibri" w:cs="Calibri"/>
          <w:noProof/>
        </w:rPr>
        <w:tab/>
        <w:t xml:space="preserve">Mentch SJ, Mehrmohamadi M, Huang L, et al. Histone Methylation Dynamics and Gene Regulation Occur through the Sensing of One-Carbon Metabolism. </w:t>
      </w:r>
      <w:r w:rsidRPr="003007A4">
        <w:rPr>
          <w:rFonts w:ascii="Calibri" w:hAnsi="Calibri" w:cs="Calibri"/>
          <w:i/>
          <w:iCs/>
          <w:noProof/>
        </w:rPr>
        <w:t>Cell Metab</w:t>
      </w:r>
      <w:r w:rsidRPr="003007A4">
        <w:rPr>
          <w:rFonts w:ascii="Calibri" w:hAnsi="Calibri" w:cs="Calibri"/>
          <w:noProof/>
        </w:rPr>
        <w:t>. 2015;22(5):861-873. doi:10.1016/j.cmet.2015.08.024</w:t>
      </w:r>
    </w:p>
    <w:p w14:paraId="061A97C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7. </w:t>
      </w:r>
      <w:r w:rsidRPr="003007A4">
        <w:rPr>
          <w:rFonts w:ascii="Calibri" w:hAnsi="Calibri" w:cs="Calibri"/>
          <w:noProof/>
        </w:rPr>
        <w:tab/>
        <w:t xml:space="preserve">Atkinson MA, Eisenbarth GS, Michels AW. Type 1 diabetes. </w:t>
      </w:r>
      <w:r w:rsidRPr="003007A4">
        <w:rPr>
          <w:rFonts w:ascii="Calibri" w:hAnsi="Calibri" w:cs="Calibri"/>
          <w:i/>
          <w:iCs/>
          <w:noProof/>
        </w:rPr>
        <w:t>Lancet</w:t>
      </w:r>
      <w:r w:rsidRPr="003007A4">
        <w:rPr>
          <w:rFonts w:ascii="Calibri" w:hAnsi="Calibri" w:cs="Calibri"/>
          <w:noProof/>
        </w:rPr>
        <w:t>. 2014;383(9911):69-82. doi:10.1016/S0140-6736(13)60591-7</w:t>
      </w:r>
    </w:p>
    <w:p w14:paraId="453CD6C0"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8. </w:t>
      </w:r>
      <w:r w:rsidRPr="003007A4">
        <w:rPr>
          <w:rFonts w:ascii="Calibri" w:hAnsi="Calibri" w:cs="Calibri"/>
          <w:noProof/>
        </w:rPr>
        <w:tab/>
        <w:t xml:space="preserve">Rakyan VK, Beyan H, Down TA, et al. Identification of type 1 Diabetes-associated DNA methylation variable positions that precede disease diagnosis. </w:t>
      </w:r>
      <w:r w:rsidRPr="003007A4">
        <w:rPr>
          <w:rFonts w:ascii="Calibri" w:hAnsi="Calibri" w:cs="Calibri"/>
          <w:i/>
          <w:iCs/>
          <w:noProof/>
        </w:rPr>
        <w:t>PLoS Genet</w:t>
      </w:r>
      <w:r w:rsidRPr="003007A4">
        <w:rPr>
          <w:rFonts w:ascii="Calibri" w:hAnsi="Calibri" w:cs="Calibri"/>
          <w:noProof/>
        </w:rPr>
        <w:t>. 2011;7(9):1-9. doi:10.1371/journal.pgen.1002300</w:t>
      </w:r>
    </w:p>
    <w:p w14:paraId="4A076575"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9. </w:t>
      </w:r>
      <w:r w:rsidRPr="003007A4">
        <w:rPr>
          <w:rFonts w:ascii="Calibri" w:hAnsi="Calibri" w:cs="Calibri"/>
          <w:noProof/>
        </w:rPr>
        <w:tab/>
        <w:t xml:space="preserve">Tuomilehto J. The emerging global epidemic of type 1 diabetes. </w:t>
      </w:r>
      <w:r w:rsidRPr="003007A4">
        <w:rPr>
          <w:rFonts w:ascii="Calibri" w:hAnsi="Calibri" w:cs="Calibri"/>
          <w:i/>
          <w:iCs/>
          <w:noProof/>
        </w:rPr>
        <w:t>Curr Diab Rep</w:t>
      </w:r>
      <w:r w:rsidRPr="003007A4">
        <w:rPr>
          <w:rFonts w:ascii="Calibri" w:hAnsi="Calibri" w:cs="Calibri"/>
          <w:noProof/>
        </w:rPr>
        <w:t>. 2013;13(6):795-804. doi:10.1007/s11892-013-0433-5</w:t>
      </w:r>
    </w:p>
    <w:p w14:paraId="18CC0DF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0. </w:t>
      </w:r>
      <w:r w:rsidRPr="003007A4">
        <w:rPr>
          <w:rFonts w:ascii="Calibri" w:hAnsi="Calibri" w:cs="Calibri"/>
          <w:noProof/>
        </w:rPr>
        <w:tab/>
        <w:t xml:space="preserve">Polychronakos C, Li Q. Understanding type 1 diabetes through genetics: Advances and prospects. </w:t>
      </w:r>
      <w:r w:rsidRPr="003007A4">
        <w:rPr>
          <w:rFonts w:ascii="Calibri" w:hAnsi="Calibri" w:cs="Calibri"/>
          <w:i/>
          <w:iCs/>
          <w:noProof/>
        </w:rPr>
        <w:t>Nat Rev Genet</w:t>
      </w:r>
      <w:r w:rsidRPr="003007A4">
        <w:rPr>
          <w:rFonts w:ascii="Calibri" w:hAnsi="Calibri" w:cs="Calibri"/>
          <w:noProof/>
        </w:rPr>
        <w:t>. 2011;12(11):781-792. doi:10.1038/nrg3069</w:t>
      </w:r>
    </w:p>
    <w:p w14:paraId="673FF1F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1. </w:t>
      </w:r>
      <w:r w:rsidRPr="003007A4">
        <w:rPr>
          <w:rFonts w:ascii="Calibri" w:hAnsi="Calibri" w:cs="Calibri"/>
          <w:noProof/>
        </w:rPr>
        <w:tab/>
        <w:t xml:space="preserve">Stefan M, Zhang W, Concepcion E, Yi Z, Tomer Y. DNA methylation profiles in type 1 diabetes twins point to strong epigenetic effects on etiology. </w:t>
      </w:r>
      <w:r w:rsidRPr="003007A4">
        <w:rPr>
          <w:rFonts w:ascii="Calibri" w:hAnsi="Calibri" w:cs="Calibri"/>
          <w:i/>
          <w:iCs/>
          <w:noProof/>
        </w:rPr>
        <w:t>J Autoimmun</w:t>
      </w:r>
      <w:r w:rsidRPr="003007A4">
        <w:rPr>
          <w:rFonts w:ascii="Calibri" w:hAnsi="Calibri" w:cs="Calibri"/>
          <w:noProof/>
        </w:rPr>
        <w:t>. 2014;50:33-37. doi:10.1016/j.jaut.2013.10.001</w:t>
      </w:r>
    </w:p>
    <w:p w14:paraId="1B31ECD8"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2. </w:t>
      </w:r>
      <w:r w:rsidRPr="003007A4">
        <w:rPr>
          <w:rFonts w:ascii="Calibri" w:hAnsi="Calibri" w:cs="Calibri"/>
          <w:noProof/>
        </w:rPr>
        <w:tab/>
        <w:t xml:space="preserve">Johnson RK, Vanderlinden LA, Dong F, et al. Longitudinal DNA methylation differences precede type 1 diabetes. </w:t>
      </w:r>
      <w:r w:rsidRPr="003007A4">
        <w:rPr>
          <w:rFonts w:ascii="Calibri" w:hAnsi="Calibri" w:cs="Calibri"/>
          <w:i/>
          <w:iCs/>
          <w:noProof/>
        </w:rPr>
        <w:t>Sci Rep</w:t>
      </w:r>
      <w:r w:rsidRPr="003007A4">
        <w:rPr>
          <w:rFonts w:ascii="Calibri" w:hAnsi="Calibri" w:cs="Calibri"/>
          <w:noProof/>
        </w:rPr>
        <w:t>. 2020;10(1):1-13. doi:10.1038/s41598-020-60758-0</w:t>
      </w:r>
    </w:p>
    <w:p w14:paraId="6557CDB8"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3. </w:t>
      </w:r>
      <w:r w:rsidRPr="003007A4">
        <w:rPr>
          <w:rFonts w:ascii="Calibri" w:hAnsi="Calibri" w:cs="Calibri"/>
          <w:noProof/>
        </w:rPr>
        <w:tab/>
        <w:t xml:space="preserve">Guasch-Ferré M, Hruby A, Toledo E, et al. Metabolomics in prediabetes and diabetes: A systematic review and meta-analysis. </w:t>
      </w:r>
      <w:r w:rsidRPr="003007A4">
        <w:rPr>
          <w:rFonts w:ascii="Calibri" w:hAnsi="Calibri" w:cs="Calibri"/>
          <w:i/>
          <w:iCs/>
          <w:noProof/>
        </w:rPr>
        <w:t>Diabetes Care</w:t>
      </w:r>
      <w:r w:rsidRPr="003007A4">
        <w:rPr>
          <w:rFonts w:ascii="Calibri" w:hAnsi="Calibri" w:cs="Calibri"/>
          <w:noProof/>
        </w:rPr>
        <w:t>. 2016;39(5):833-846. doi:10.2337/dc15-2251</w:t>
      </w:r>
    </w:p>
    <w:p w14:paraId="747BEEF9"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4. </w:t>
      </w:r>
      <w:r w:rsidRPr="003007A4">
        <w:rPr>
          <w:rFonts w:ascii="Calibri" w:hAnsi="Calibri" w:cs="Calibri"/>
          <w:noProof/>
        </w:rPr>
        <w:tab/>
        <w:t xml:space="preserve">Shaddox E, Stingo FC, Peterson CB, et al. A Bayesian Approach for Learning Gene Networks Underlying Disease Severity in COPD. </w:t>
      </w:r>
      <w:r w:rsidRPr="003007A4">
        <w:rPr>
          <w:rFonts w:ascii="Calibri" w:hAnsi="Calibri" w:cs="Calibri"/>
          <w:i/>
          <w:iCs/>
          <w:noProof/>
        </w:rPr>
        <w:t>Stat Biosci</w:t>
      </w:r>
      <w:r w:rsidRPr="003007A4">
        <w:rPr>
          <w:rFonts w:ascii="Calibri" w:hAnsi="Calibri" w:cs="Calibri"/>
          <w:noProof/>
        </w:rPr>
        <w:t>. 2018;10(1):59-85. doi:10.1007/s12561-016-9176-6</w:t>
      </w:r>
    </w:p>
    <w:p w14:paraId="518BAC35"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5. </w:t>
      </w:r>
      <w:r w:rsidRPr="003007A4">
        <w:rPr>
          <w:rFonts w:ascii="Calibri" w:hAnsi="Calibri" w:cs="Calibri"/>
          <w:noProof/>
        </w:rPr>
        <w:tab/>
        <w:t xml:space="preserve">Sachs K, Perez O, Pe’er D, Lauffenburger DA, Nolan GP. Causal protein-signaling networks derived from multiparameter single-cell data. </w:t>
      </w:r>
      <w:r w:rsidRPr="003007A4">
        <w:rPr>
          <w:rFonts w:ascii="Calibri" w:hAnsi="Calibri" w:cs="Calibri"/>
          <w:i/>
          <w:iCs/>
          <w:noProof/>
        </w:rPr>
        <w:t>Science (80- )</w:t>
      </w:r>
      <w:r w:rsidRPr="003007A4">
        <w:rPr>
          <w:rFonts w:ascii="Calibri" w:hAnsi="Calibri" w:cs="Calibri"/>
          <w:noProof/>
        </w:rPr>
        <w:t>. 2005;308(5721):523-529. doi:10.1126/science.1105809</w:t>
      </w:r>
    </w:p>
    <w:p w14:paraId="765A60DE"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6. </w:t>
      </w:r>
      <w:r w:rsidRPr="003007A4">
        <w:rPr>
          <w:rFonts w:ascii="Calibri" w:hAnsi="Calibri" w:cs="Calibri"/>
          <w:noProof/>
        </w:rPr>
        <w:tab/>
        <w:t xml:space="preserve">Rudra P, Shi WJ, Russell P, et al. Predictive modeling of miRNA-mediated predisposition to alcohol-related phenotypes in mouse. </w:t>
      </w:r>
      <w:r w:rsidRPr="003007A4">
        <w:rPr>
          <w:rFonts w:ascii="Calibri" w:hAnsi="Calibri" w:cs="Calibri"/>
          <w:i/>
          <w:iCs/>
          <w:noProof/>
        </w:rPr>
        <w:t>BMC Genomics</w:t>
      </w:r>
      <w:r w:rsidRPr="003007A4">
        <w:rPr>
          <w:rFonts w:ascii="Calibri" w:hAnsi="Calibri" w:cs="Calibri"/>
          <w:noProof/>
        </w:rPr>
        <w:t>. 2018;19(1):1-12. doi:10.1186/s12864-018-5004-3</w:t>
      </w:r>
    </w:p>
    <w:p w14:paraId="044308E8"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lastRenderedPageBreak/>
        <w:t xml:space="preserve">17. </w:t>
      </w:r>
      <w:r w:rsidRPr="003007A4">
        <w:rPr>
          <w:rFonts w:ascii="Calibri" w:hAnsi="Calibri" w:cs="Calibri"/>
          <w:noProof/>
        </w:rPr>
        <w:tab/>
        <w:t xml:space="preserve">Conneely KN, Boehnke M. So many correlated tests, so little time! Rapid adjustment of P values for multiple correlated tests. </w:t>
      </w:r>
      <w:r w:rsidRPr="003007A4">
        <w:rPr>
          <w:rFonts w:ascii="Calibri" w:hAnsi="Calibri" w:cs="Calibri"/>
          <w:i/>
          <w:iCs/>
          <w:noProof/>
        </w:rPr>
        <w:t>Am J Hum Genet</w:t>
      </w:r>
      <w:r w:rsidRPr="003007A4">
        <w:rPr>
          <w:rFonts w:ascii="Calibri" w:hAnsi="Calibri" w:cs="Calibri"/>
          <w:noProof/>
        </w:rPr>
        <w:t>. 2007;81(6):1158-1168. doi:10.1086/522036</w:t>
      </w:r>
    </w:p>
    <w:p w14:paraId="1AB96142"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8. </w:t>
      </w:r>
      <w:r w:rsidRPr="003007A4">
        <w:rPr>
          <w:rFonts w:ascii="Calibri" w:hAnsi="Calibri" w:cs="Calibri"/>
          <w:noProof/>
        </w:rPr>
        <w:tab/>
        <w:t xml:space="preserve">Millstein J, Chen GK, Breton C V. Cit: Hypothesis testing software for mediation analysis in genomic applications. </w:t>
      </w:r>
      <w:r w:rsidRPr="003007A4">
        <w:rPr>
          <w:rFonts w:ascii="Calibri" w:hAnsi="Calibri" w:cs="Calibri"/>
          <w:i/>
          <w:iCs/>
          <w:noProof/>
        </w:rPr>
        <w:t>Bioinformatics</w:t>
      </w:r>
      <w:r w:rsidRPr="003007A4">
        <w:rPr>
          <w:rFonts w:ascii="Calibri" w:hAnsi="Calibri" w:cs="Calibri"/>
          <w:noProof/>
        </w:rPr>
        <w:t>. 2016;32(15):2364-2365. doi:10.1093/bioinformatics/btw135</w:t>
      </w:r>
    </w:p>
    <w:p w14:paraId="54D4E490"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9. </w:t>
      </w:r>
      <w:r w:rsidRPr="003007A4">
        <w:rPr>
          <w:rFonts w:ascii="Calibri" w:hAnsi="Calibri" w:cs="Calibri"/>
          <w:noProof/>
        </w:rPr>
        <w:tab/>
        <w:t xml:space="preserve">Millstein J, Zhang B, Zhu J, Schadt EE. Disentangling molecular relationships with a causal inference test. </w:t>
      </w:r>
      <w:r w:rsidRPr="003007A4">
        <w:rPr>
          <w:rFonts w:ascii="Calibri" w:hAnsi="Calibri" w:cs="Calibri"/>
          <w:i/>
          <w:iCs/>
          <w:noProof/>
        </w:rPr>
        <w:t>BMC Genet</w:t>
      </w:r>
      <w:r w:rsidRPr="003007A4">
        <w:rPr>
          <w:rFonts w:ascii="Calibri" w:hAnsi="Calibri" w:cs="Calibri"/>
          <w:noProof/>
        </w:rPr>
        <w:t>. 2009;10:1-15. doi:10.1186/1471-2156-10-23</w:t>
      </w:r>
    </w:p>
    <w:p w14:paraId="06513C0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0. </w:t>
      </w:r>
      <w:r w:rsidRPr="003007A4">
        <w:rPr>
          <w:rFonts w:ascii="Calibri" w:hAnsi="Calibri" w:cs="Calibri"/>
          <w:noProof/>
        </w:rPr>
        <w:tab/>
        <w:t xml:space="preserve">Nagarajan R, Scutari M, Lèbre S. </w:t>
      </w:r>
      <w:r w:rsidRPr="003007A4">
        <w:rPr>
          <w:rFonts w:ascii="Calibri" w:hAnsi="Calibri" w:cs="Calibri"/>
          <w:i/>
          <w:iCs/>
          <w:noProof/>
        </w:rPr>
        <w:t>Bayesian Networks in R</w:t>
      </w:r>
      <w:r w:rsidRPr="003007A4">
        <w:rPr>
          <w:rFonts w:ascii="Calibri" w:hAnsi="Calibri" w:cs="Calibri"/>
          <w:noProof/>
        </w:rPr>
        <w:t>.; 2013. doi:10.1007/978-1-4614-6446-4</w:t>
      </w:r>
    </w:p>
    <w:p w14:paraId="7577EE71"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1. </w:t>
      </w:r>
      <w:r w:rsidRPr="003007A4">
        <w:rPr>
          <w:rFonts w:ascii="Calibri" w:hAnsi="Calibri" w:cs="Calibri"/>
          <w:noProof/>
        </w:rPr>
        <w:tab/>
        <w:t xml:space="preserve">Scutari M, Denis J-B. </w:t>
      </w:r>
      <w:r w:rsidRPr="003007A4">
        <w:rPr>
          <w:rFonts w:ascii="Calibri" w:hAnsi="Calibri" w:cs="Calibri"/>
          <w:i/>
          <w:iCs/>
          <w:noProof/>
        </w:rPr>
        <w:t>Bayesian Networks</w:t>
      </w:r>
      <w:r w:rsidRPr="003007A4">
        <w:rPr>
          <w:rFonts w:ascii="Calibri" w:hAnsi="Calibri" w:cs="Calibri"/>
          <w:noProof/>
        </w:rPr>
        <w:t>.; 2014. doi:10.1201/b17065</w:t>
      </w:r>
    </w:p>
    <w:p w14:paraId="15035D77"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2. </w:t>
      </w:r>
      <w:r w:rsidRPr="003007A4">
        <w:rPr>
          <w:rFonts w:ascii="Calibri" w:hAnsi="Calibri" w:cs="Calibri"/>
          <w:noProof/>
        </w:rPr>
        <w:tab/>
        <w:t xml:space="preserve">Spiegelhalter DJ, Best NG, Carlin BP, Van Der Linde A. Bayesian measures of model complexity and fit. </w:t>
      </w:r>
      <w:r w:rsidRPr="003007A4">
        <w:rPr>
          <w:rFonts w:ascii="Calibri" w:hAnsi="Calibri" w:cs="Calibri"/>
          <w:i/>
          <w:iCs/>
          <w:noProof/>
        </w:rPr>
        <w:t>J R Stat Soc Ser B Stat Methodol</w:t>
      </w:r>
      <w:r w:rsidRPr="003007A4">
        <w:rPr>
          <w:rFonts w:ascii="Calibri" w:hAnsi="Calibri" w:cs="Calibri"/>
          <w:noProof/>
        </w:rPr>
        <w:t>. 2002;64(4):583-616. doi:10.1111/1467-9868.00353</w:t>
      </w:r>
    </w:p>
    <w:p w14:paraId="5F70008D" w14:textId="3D254DCF" w:rsidR="00857BED" w:rsidRPr="00255520" w:rsidRDefault="00A541D7" w:rsidP="003007A4">
      <w:pPr>
        <w:widowControl w:val="0"/>
        <w:autoSpaceDE w:val="0"/>
        <w:autoSpaceDN w:val="0"/>
        <w:adjustRightInd w:val="0"/>
        <w:ind w:left="640" w:hanging="640"/>
        <w:rPr>
          <w:rFonts w:ascii="Calibri" w:hAnsi="Calibri" w:cs="Calibri"/>
        </w:rPr>
      </w:pPr>
      <w:r w:rsidRPr="00255520">
        <w:rPr>
          <w:rFonts w:ascii="Calibri" w:hAnsi="Calibri" w:cs="Calibri"/>
        </w:rPr>
        <w:fldChar w:fldCharType="end"/>
      </w:r>
    </w:p>
    <w:sectPr w:rsidR="00857BED" w:rsidRPr="00255520" w:rsidSect="00960F7E">
      <w:footerReference w:type="even" r:id="rId16"/>
      <w:footerReference w:type="default" r:id="rId1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Tim Vigers" w:date="2020-07-13T11:04:00Z" w:initials="TV">
    <w:p w14:paraId="01810308" w14:textId="1DDD26BA" w:rsidR="002B05DF" w:rsidRDefault="002B05DF">
      <w:pPr>
        <w:pStyle w:val="CommentText"/>
      </w:pPr>
      <w:r>
        <w:rPr>
          <w:rStyle w:val="CommentReference"/>
        </w:rPr>
        <w:annotationRef/>
      </w:r>
      <w:r>
        <w:t>How much more detail do I need here? Should I go into how the chips work?</w:t>
      </w:r>
    </w:p>
  </w:comment>
  <w:comment w:id="20" w:author="Tim Vigers" w:date="2020-07-13T13:58:00Z" w:initials="TV">
    <w:p w14:paraId="314E1FC6" w14:textId="3E50FF68" w:rsidR="00D40943" w:rsidRDefault="00D40943">
      <w:pPr>
        <w:pStyle w:val="CommentText"/>
      </w:pPr>
      <w:r>
        <w:rPr>
          <w:rStyle w:val="CommentReference"/>
        </w:rPr>
        <w:annotationRef/>
      </w:r>
      <w:r>
        <w:t>Should I make a new section for this outside of the methods? Maybe in the intro?</w:t>
      </w:r>
    </w:p>
  </w:comment>
  <w:comment w:id="21" w:author="Tim Vigers" w:date="2020-07-13T14:28:00Z" w:initials="TV">
    <w:p w14:paraId="6FCFD569" w14:textId="58775FAC" w:rsidR="00375BDD" w:rsidRDefault="00375BDD">
      <w:pPr>
        <w:pStyle w:val="CommentText"/>
      </w:pPr>
      <w:r>
        <w:rPr>
          <w:rStyle w:val="CommentReference"/>
        </w:rPr>
        <w:annotationRef/>
      </w:r>
      <w:r>
        <w:t xml:space="preserve">How much detail do I need here? So </w:t>
      </w:r>
      <w:r>
        <w:t>far we’</w:t>
      </w:r>
      <w:r w:rsidR="0020127D">
        <w:t>v</w:t>
      </w:r>
      <w:r>
        <w:t>e pretty much only us</w:t>
      </w:r>
      <w:r w:rsidR="0020127D">
        <w:t>ed</w:t>
      </w:r>
      <w:r>
        <w:t xml:space="preserve"> score-based</w:t>
      </w:r>
      <w:r w:rsidR="00904F0C">
        <w:t>.</w:t>
      </w:r>
    </w:p>
  </w:comment>
  <w:comment w:id="22" w:author="Tim Vigers" w:date="2020-07-13T14:53:00Z" w:initials="TV">
    <w:p w14:paraId="4405D9B2" w14:textId="66FB3D42" w:rsidR="00C762CB" w:rsidRDefault="00C762CB">
      <w:pPr>
        <w:pStyle w:val="CommentText"/>
      </w:pPr>
      <w:r>
        <w:rPr>
          <w:rStyle w:val="CommentReference"/>
        </w:rPr>
        <w:annotationRef/>
      </w:r>
      <w:r>
        <w:t>I’m still not really clear on how to do this. What should I put in the proposal?</w:t>
      </w:r>
    </w:p>
  </w:comment>
  <w:comment w:id="24" w:author="Tim Vigers" w:date="2020-07-13T15:17:00Z" w:initials="TV">
    <w:p w14:paraId="3DFF7440" w14:textId="2AC2EF59" w:rsidR="00B60AA0" w:rsidRDefault="00B60AA0">
      <w:pPr>
        <w:pStyle w:val="CommentText"/>
      </w:pPr>
      <w:r>
        <w:rPr>
          <w:rStyle w:val="CommentReference"/>
        </w:rPr>
        <w:annotationRef/>
      </w:r>
      <w:r>
        <w:t xml:space="preserve">Is there anything worth including here? Maybe a summary of the </w:t>
      </w:r>
      <w:r>
        <w:t>cit results? Or is it not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810308" w15:done="0"/>
  <w15:commentEx w15:paraId="314E1FC6" w15:done="0"/>
  <w15:commentEx w15:paraId="6FCFD569" w15:done="0"/>
  <w15:commentEx w15:paraId="4405D9B2" w15:done="0"/>
  <w15:commentEx w15:paraId="3DFF7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BE2A" w16cex:dateUtc="2020-07-13T17:04:00Z"/>
  <w16cex:commentExtensible w16cex:durableId="22B6E717" w16cex:dateUtc="2020-07-13T19:58:00Z"/>
  <w16cex:commentExtensible w16cex:durableId="22B6EDF4" w16cex:dateUtc="2020-07-13T20:28:00Z"/>
  <w16cex:commentExtensible w16cex:durableId="22B6F404" w16cex:dateUtc="2020-07-13T20:53:00Z"/>
  <w16cex:commentExtensible w16cex:durableId="22B6F975" w16cex:dateUtc="2020-07-13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810308" w16cid:durableId="22B6BE2A"/>
  <w16cid:commentId w16cid:paraId="314E1FC6" w16cid:durableId="22B6E717"/>
  <w16cid:commentId w16cid:paraId="6FCFD569" w16cid:durableId="22B6EDF4"/>
  <w16cid:commentId w16cid:paraId="4405D9B2" w16cid:durableId="22B6F404"/>
  <w16cid:commentId w16cid:paraId="3DFF7440" w16cid:durableId="22B6F9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392FF4" w14:textId="77777777" w:rsidR="004A06AE" w:rsidRDefault="004A06AE" w:rsidP="004B3655">
      <w:r>
        <w:separator/>
      </w:r>
    </w:p>
  </w:endnote>
  <w:endnote w:type="continuationSeparator" w:id="0">
    <w:p w14:paraId="5E0E0AE8" w14:textId="77777777" w:rsidR="004A06AE" w:rsidRDefault="004A06AE"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2B05DF" w:rsidRDefault="002B05DF"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2B05DF" w:rsidRDefault="002B05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2B05DF" w:rsidRDefault="002B05DF"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2B05DF" w:rsidRDefault="002B0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C670B" w14:textId="77777777" w:rsidR="004A06AE" w:rsidRDefault="004A06AE" w:rsidP="004B3655">
      <w:r>
        <w:separator/>
      </w:r>
    </w:p>
  </w:footnote>
  <w:footnote w:type="continuationSeparator" w:id="0">
    <w:p w14:paraId="67990693" w14:textId="77777777" w:rsidR="004A06AE" w:rsidRDefault="004A06AE"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9"/>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778C"/>
    <w:rsid w:val="00010985"/>
    <w:rsid w:val="00014991"/>
    <w:rsid w:val="0002026A"/>
    <w:rsid w:val="00023CDE"/>
    <w:rsid w:val="0003105A"/>
    <w:rsid w:val="000375F7"/>
    <w:rsid w:val="00044B17"/>
    <w:rsid w:val="00046A43"/>
    <w:rsid w:val="00050168"/>
    <w:rsid w:val="000512DA"/>
    <w:rsid w:val="00060457"/>
    <w:rsid w:val="000608ED"/>
    <w:rsid w:val="000628E3"/>
    <w:rsid w:val="00071EE3"/>
    <w:rsid w:val="000726D0"/>
    <w:rsid w:val="0007338C"/>
    <w:rsid w:val="00073F31"/>
    <w:rsid w:val="0007422D"/>
    <w:rsid w:val="0007793B"/>
    <w:rsid w:val="0009103E"/>
    <w:rsid w:val="00093176"/>
    <w:rsid w:val="000A0705"/>
    <w:rsid w:val="000B17E5"/>
    <w:rsid w:val="000B4253"/>
    <w:rsid w:val="000B7F40"/>
    <w:rsid w:val="000C122F"/>
    <w:rsid w:val="000C270C"/>
    <w:rsid w:val="000C2D29"/>
    <w:rsid w:val="000C30C0"/>
    <w:rsid w:val="000C316A"/>
    <w:rsid w:val="000C41DB"/>
    <w:rsid w:val="000C4CAE"/>
    <w:rsid w:val="000C5503"/>
    <w:rsid w:val="000C5BDB"/>
    <w:rsid w:val="000C5DF3"/>
    <w:rsid w:val="000C71B4"/>
    <w:rsid w:val="000D2575"/>
    <w:rsid w:val="000D3D0A"/>
    <w:rsid w:val="000D7D21"/>
    <w:rsid w:val="000E3CC9"/>
    <w:rsid w:val="000E5521"/>
    <w:rsid w:val="000F1C4A"/>
    <w:rsid w:val="000F251F"/>
    <w:rsid w:val="000F42A1"/>
    <w:rsid w:val="000F60D1"/>
    <w:rsid w:val="001031A2"/>
    <w:rsid w:val="001035F7"/>
    <w:rsid w:val="00104C72"/>
    <w:rsid w:val="00105512"/>
    <w:rsid w:val="00106404"/>
    <w:rsid w:val="00106BA5"/>
    <w:rsid w:val="0011034D"/>
    <w:rsid w:val="00110C9A"/>
    <w:rsid w:val="00113BF3"/>
    <w:rsid w:val="00113E63"/>
    <w:rsid w:val="00114438"/>
    <w:rsid w:val="00120576"/>
    <w:rsid w:val="00122DC0"/>
    <w:rsid w:val="001241C4"/>
    <w:rsid w:val="00124325"/>
    <w:rsid w:val="00125158"/>
    <w:rsid w:val="00127100"/>
    <w:rsid w:val="0013004D"/>
    <w:rsid w:val="00132235"/>
    <w:rsid w:val="001324BB"/>
    <w:rsid w:val="00134D98"/>
    <w:rsid w:val="00136AA4"/>
    <w:rsid w:val="00141645"/>
    <w:rsid w:val="00143427"/>
    <w:rsid w:val="00145065"/>
    <w:rsid w:val="001503C8"/>
    <w:rsid w:val="00153B71"/>
    <w:rsid w:val="00160571"/>
    <w:rsid w:val="00160BCE"/>
    <w:rsid w:val="001625CD"/>
    <w:rsid w:val="001650F4"/>
    <w:rsid w:val="00165A4E"/>
    <w:rsid w:val="00167753"/>
    <w:rsid w:val="00171CA7"/>
    <w:rsid w:val="001749DD"/>
    <w:rsid w:val="00175F12"/>
    <w:rsid w:val="001835A5"/>
    <w:rsid w:val="00193736"/>
    <w:rsid w:val="0019618A"/>
    <w:rsid w:val="00196AA8"/>
    <w:rsid w:val="001973D2"/>
    <w:rsid w:val="001A2103"/>
    <w:rsid w:val="001A38BF"/>
    <w:rsid w:val="001A551E"/>
    <w:rsid w:val="001A5BAB"/>
    <w:rsid w:val="001B0E9C"/>
    <w:rsid w:val="001B419D"/>
    <w:rsid w:val="001C5D93"/>
    <w:rsid w:val="001C789D"/>
    <w:rsid w:val="001D4B3D"/>
    <w:rsid w:val="001D4D7A"/>
    <w:rsid w:val="001D75FE"/>
    <w:rsid w:val="001E1B94"/>
    <w:rsid w:val="001E1FD4"/>
    <w:rsid w:val="001E447E"/>
    <w:rsid w:val="001F2A21"/>
    <w:rsid w:val="001F3323"/>
    <w:rsid w:val="001F6844"/>
    <w:rsid w:val="0020127D"/>
    <w:rsid w:val="00202078"/>
    <w:rsid w:val="00202E21"/>
    <w:rsid w:val="002041C6"/>
    <w:rsid w:val="002146B8"/>
    <w:rsid w:val="002147ED"/>
    <w:rsid w:val="00215ED9"/>
    <w:rsid w:val="00216CDE"/>
    <w:rsid w:val="00217AE6"/>
    <w:rsid w:val="00217B56"/>
    <w:rsid w:val="0023144D"/>
    <w:rsid w:val="00236C04"/>
    <w:rsid w:val="00237C49"/>
    <w:rsid w:val="00241A90"/>
    <w:rsid w:val="00242702"/>
    <w:rsid w:val="0024358C"/>
    <w:rsid w:val="002443FC"/>
    <w:rsid w:val="002451BC"/>
    <w:rsid w:val="00246331"/>
    <w:rsid w:val="00247CD5"/>
    <w:rsid w:val="00250863"/>
    <w:rsid w:val="00251A8E"/>
    <w:rsid w:val="00255520"/>
    <w:rsid w:val="00255A8E"/>
    <w:rsid w:val="0026115C"/>
    <w:rsid w:val="002617D1"/>
    <w:rsid w:val="00265062"/>
    <w:rsid w:val="00267029"/>
    <w:rsid w:val="00274941"/>
    <w:rsid w:val="00276EA7"/>
    <w:rsid w:val="00281B12"/>
    <w:rsid w:val="0028233B"/>
    <w:rsid w:val="00291C50"/>
    <w:rsid w:val="002934CC"/>
    <w:rsid w:val="00295DF7"/>
    <w:rsid w:val="00296FB0"/>
    <w:rsid w:val="002A0128"/>
    <w:rsid w:val="002A147F"/>
    <w:rsid w:val="002A3476"/>
    <w:rsid w:val="002A3D3E"/>
    <w:rsid w:val="002B05DF"/>
    <w:rsid w:val="002B3067"/>
    <w:rsid w:val="002B387D"/>
    <w:rsid w:val="002B43A8"/>
    <w:rsid w:val="002C1D4E"/>
    <w:rsid w:val="002D0F17"/>
    <w:rsid w:val="002D1FBF"/>
    <w:rsid w:val="002E72C8"/>
    <w:rsid w:val="002F0ECC"/>
    <w:rsid w:val="002F2AA0"/>
    <w:rsid w:val="002F4269"/>
    <w:rsid w:val="002F604C"/>
    <w:rsid w:val="003006DD"/>
    <w:rsid w:val="003007A4"/>
    <w:rsid w:val="00301FD8"/>
    <w:rsid w:val="00302928"/>
    <w:rsid w:val="0030297B"/>
    <w:rsid w:val="00303D0A"/>
    <w:rsid w:val="00310E3F"/>
    <w:rsid w:val="003154E8"/>
    <w:rsid w:val="003215CD"/>
    <w:rsid w:val="00330CF8"/>
    <w:rsid w:val="00331032"/>
    <w:rsid w:val="0033261A"/>
    <w:rsid w:val="00333795"/>
    <w:rsid w:val="00335C24"/>
    <w:rsid w:val="00335F99"/>
    <w:rsid w:val="003377B7"/>
    <w:rsid w:val="00340990"/>
    <w:rsid w:val="003431AA"/>
    <w:rsid w:val="00345B52"/>
    <w:rsid w:val="003519D1"/>
    <w:rsid w:val="0035650C"/>
    <w:rsid w:val="0036112A"/>
    <w:rsid w:val="00364495"/>
    <w:rsid w:val="00364A35"/>
    <w:rsid w:val="00366C6B"/>
    <w:rsid w:val="00371C0B"/>
    <w:rsid w:val="00372EB7"/>
    <w:rsid w:val="003735C2"/>
    <w:rsid w:val="00373D43"/>
    <w:rsid w:val="00375BDD"/>
    <w:rsid w:val="003766E9"/>
    <w:rsid w:val="00377B89"/>
    <w:rsid w:val="00377BF2"/>
    <w:rsid w:val="00380089"/>
    <w:rsid w:val="00380860"/>
    <w:rsid w:val="003822A5"/>
    <w:rsid w:val="0039071D"/>
    <w:rsid w:val="00392F49"/>
    <w:rsid w:val="00394CE0"/>
    <w:rsid w:val="003A04AB"/>
    <w:rsid w:val="003B0AD6"/>
    <w:rsid w:val="003B16D7"/>
    <w:rsid w:val="003B485C"/>
    <w:rsid w:val="003D3140"/>
    <w:rsid w:val="003D4A9B"/>
    <w:rsid w:val="003E0A0C"/>
    <w:rsid w:val="003E47DB"/>
    <w:rsid w:val="003E6FDE"/>
    <w:rsid w:val="003E7FDB"/>
    <w:rsid w:val="003F7399"/>
    <w:rsid w:val="003F746E"/>
    <w:rsid w:val="00401063"/>
    <w:rsid w:val="00402008"/>
    <w:rsid w:val="004030C4"/>
    <w:rsid w:val="00405DE0"/>
    <w:rsid w:val="00412F7E"/>
    <w:rsid w:val="00413683"/>
    <w:rsid w:val="004160CB"/>
    <w:rsid w:val="004160FF"/>
    <w:rsid w:val="0041636C"/>
    <w:rsid w:val="00423C34"/>
    <w:rsid w:val="00427555"/>
    <w:rsid w:val="0043056C"/>
    <w:rsid w:val="004418EB"/>
    <w:rsid w:val="00451486"/>
    <w:rsid w:val="00452E40"/>
    <w:rsid w:val="004565B4"/>
    <w:rsid w:val="00461899"/>
    <w:rsid w:val="00466500"/>
    <w:rsid w:val="00470CB0"/>
    <w:rsid w:val="00473D76"/>
    <w:rsid w:val="00475140"/>
    <w:rsid w:val="00487D29"/>
    <w:rsid w:val="00490DA6"/>
    <w:rsid w:val="00493918"/>
    <w:rsid w:val="004A06AE"/>
    <w:rsid w:val="004A4D1C"/>
    <w:rsid w:val="004A66C0"/>
    <w:rsid w:val="004B0C8A"/>
    <w:rsid w:val="004B2059"/>
    <w:rsid w:val="004B2639"/>
    <w:rsid w:val="004B3655"/>
    <w:rsid w:val="004B5A40"/>
    <w:rsid w:val="004B618B"/>
    <w:rsid w:val="004C3B0E"/>
    <w:rsid w:val="004C5FC0"/>
    <w:rsid w:val="004C70CB"/>
    <w:rsid w:val="004D0EB2"/>
    <w:rsid w:val="004D6DEE"/>
    <w:rsid w:val="004D6EA2"/>
    <w:rsid w:val="004E0768"/>
    <w:rsid w:val="004E16A0"/>
    <w:rsid w:val="004E5976"/>
    <w:rsid w:val="004E63BA"/>
    <w:rsid w:val="004E711E"/>
    <w:rsid w:val="004E7BFC"/>
    <w:rsid w:val="004F2963"/>
    <w:rsid w:val="004F41E6"/>
    <w:rsid w:val="004F5F5B"/>
    <w:rsid w:val="005010B4"/>
    <w:rsid w:val="00511CDF"/>
    <w:rsid w:val="005219B7"/>
    <w:rsid w:val="00522E9E"/>
    <w:rsid w:val="00523603"/>
    <w:rsid w:val="00525EFD"/>
    <w:rsid w:val="0053280B"/>
    <w:rsid w:val="0053356E"/>
    <w:rsid w:val="005426C7"/>
    <w:rsid w:val="0054352D"/>
    <w:rsid w:val="00544D1F"/>
    <w:rsid w:val="0054740E"/>
    <w:rsid w:val="00553A29"/>
    <w:rsid w:val="00554CD0"/>
    <w:rsid w:val="00555A44"/>
    <w:rsid w:val="005611B1"/>
    <w:rsid w:val="0056163A"/>
    <w:rsid w:val="005644C5"/>
    <w:rsid w:val="00565E79"/>
    <w:rsid w:val="00570E15"/>
    <w:rsid w:val="00572079"/>
    <w:rsid w:val="005737C2"/>
    <w:rsid w:val="00580D7A"/>
    <w:rsid w:val="0058113E"/>
    <w:rsid w:val="00583451"/>
    <w:rsid w:val="005850D3"/>
    <w:rsid w:val="005861B2"/>
    <w:rsid w:val="00587978"/>
    <w:rsid w:val="00587FE7"/>
    <w:rsid w:val="005909E5"/>
    <w:rsid w:val="00594B6D"/>
    <w:rsid w:val="00595489"/>
    <w:rsid w:val="00595C2B"/>
    <w:rsid w:val="00596C23"/>
    <w:rsid w:val="005A1801"/>
    <w:rsid w:val="005B135B"/>
    <w:rsid w:val="005B2118"/>
    <w:rsid w:val="005B5C8C"/>
    <w:rsid w:val="005C2A65"/>
    <w:rsid w:val="005C5CB7"/>
    <w:rsid w:val="005C5EE1"/>
    <w:rsid w:val="005D0714"/>
    <w:rsid w:val="005D4877"/>
    <w:rsid w:val="005D4AF6"/>
    <w:rsid w:val="005E2A6B"/>
    <w:rsid w:val="005E4AA0"/>
    <w:rsid w:val="005E4C7B"/>
    <w:rsid w:val="005F584F"/>
    <w:rsid w:val="006001FB"/>
    <w:rsid w:val="00600E53"/>
    <w:rsid w:val="006013F7"/>
    <w:rsid w:val="00601D63"/>
    <w:rsid w:val="0061301C"/>
    <w:rsid w:val="006131B1"/>
    <w:rsid w:val="006139E6"/>
    <w:rsid w:val="00616DEC"/>
    <w:rsid w:val="00617CF7"/>
    <w:rsid w:val="0062111E"/>
    <w:rsid w:val="00622BA3"/>
    <w:rsid w:val="00624EB5"/>
    <w:rsid w:val="00625410"/>
    <w:rsid w:val="0063287E"/>
    <w:rsid w:val="00634E1B"/>
    <w:rsid w:val="0063689D"/>
    <w:rsid w:val="0063750C"/>
    <w:rsid w:val="006418B4"/>
    <w:rsid w:val="00650FCE"/>
    <w:rsid w:val="006536B2"/>
    <w:rsid w:val="00657D93"/>
    <w:rsid w:val="006642C2"/>
    <w:rsid w:val="006667CA"/>
    <w:rsid w:val="00671468"/>
    <w:rsid w:val="0067296D"/>
    <w:rsid w:val="00677934"/>
    <w:rsid w:val="00681256"/>
    <w:rsid w:val="00685CD8"/>
    <w:rsid w:val="00690F63"/>
    <w:rsid w:val="006911BE"/>
    <w:rsid w:val="0069275D"/>
    <w:rsid w:val="00692A15"/>
    <w:rsid w:val="00692B62"/>
    <w:rsid w:val="00693DF5"/>
    <w:rsid w:val="00695A44"/>
    <w:rsid w:val="00696807"/>
    <w:rsid w:val="006A3D70"/>
    <w:rsid w:val="006A6D41"/>
    <w:rsid w:val="006B2175"/>
    <w:rsid w:val="006C1BEA"/>
    <w:rsid w:val="006D0FD8"/>
    <w:rsid w:val="006E0E47"/>
    <w:rsid w:val="006E26EF"/>
    <w:rsid w:val="006E327C"/>
    <w:rsid w:val="006E3F89"/>
    <w:rsid w:val="006F1B06"/>
    <w:rsid w:val="00701EBE"/>
    <w:rsid w:val="00714376"/>
    <w:rsid w:val="00715C60"/>
    <w:rsid w:val="00724F65"/>
    <w:rsid w:val="00726821"/>
    <w:rsid w:val="00726BD1"/>
    <w:rsid w:val="00732330"/>
    <w:rsid w:val="007324DF"/>
    <w:rsid w:val="00733F78"/>
    <w:rsid w:val="00742377"/>
    <w:rsid w:val="00743255"/>
    <w:rsid w:val="007447FF"/>
    <w:rsid w:val="00744C26"/>
    <w:rsid w:val="00747794"/>
    <w:rsid w:val="007537CF"/>
    <w:rsid w:val="00757F32"/>
    <w:rsid w:val="0076118A"/>
    <w:rsid w:val="00762880"/>
    <w:rsid w:val="00770DFA"/>
    <w:rsid w:val="007712BB"/>
    <w:rsid w:val="00783D49"/>
    <w:rsid w:val="00784A95"/>
    <w:rsid w:val="007853A8"/>
    <w:rsid w:val="0078547A"/>
    <w:rsid w:val="00786474"/>
    <w:rsid w:val="00787B62"/>
    <w:rsid w:val="007A5CED"/>
    <w:rsid w:val="007A5FB1"/>
    <w:rsid w:val="007B0698"/>
    <w:rsid w:val="007B10B4"/>
    <w:rsid w:val="007B1B66"/>
    <w:rsid w:val="007B1FED"/>
    <w:rsid w:val="007B29F9"/>
    <w:rsid w:val="007B55CF"/>
    <w:rsid w:val="007B7BDA"/>
    <w:rsid w:val="007C1213"/>
    <w:rsid w:val="007C2F02"/>
    <w:rsid w:val="007C3658"/>
    <w:rsid w:val="007C70D3"/>
    <w:rsid w:val="007D0266"/>
    <w:rsid w:val="007D33A7"/>
    <w:rsid w:val="007D68C2"/>
    <w:rsid w:val="007D7E2E"/>
    <w:rsid w:val="007E76F7"/>
    <w:rsid w:val="007E7BA7"/>
    <w:rsid w:val="007F4E49"/>
    <w:rsid w:val="008002A9"/>
    <w:rsid w:val="0080065A"/>
    <w:rsid w:val="00806C3E"/>
    <w:rsid w:val="00806E65"/>
    <w:rsid w:val="00814EDE"/>
    <w:rsid w:val="00816AC2"/>
    <w:rsid w:val="00820D41"/>
    <w:rsid w:val="008217B9"/>
    <w:rsid w:val="00822F7B"/>
    <w:rsid w:val="00826067"/>
    <w:rsid w:val="00827724"/>
    <w:rsid w:val="008279BB"/>
    <w:rsid w:val="008306CB"/>
    <w:rsid w:val="0083131A"/>
    <w:rsid w:val="008320C8"/>
    <w:rsid w:val="0083348E"/>
    <w:rsid w:val="00834471"/>
    <w:rsid w:val="00836D97"/>
    <w:rsid w:val="008435BB"/>
    <w:rsid w:val="008439F1"/>
    <w:rsid w:val="00847298"/>
    <w:rsid w:val="00850A11"/>
    <w:rsid w:val="008536BE"/>
    <w:rsid w:val="00854160"/>
    <w:rsid w:val="00856B94"/>
    <w:rsid w:val="00857BED"/>
    <w:rsid w:val="0086017C"/>
    <w:rsid w:val="00861DF2"/>
    <w:rsid w:val="0086265B"/>
    <w:rsid w:val="008628DA"/>
    <w:rsid w:val="00865401"/>
    <w:rsid w:val="00872DBF"/>
    <w:rsid w:val="00881AA2"/>
    <w:rsid w:val="00881F90"/>
    <w:rsid w:val="00883D3A"/>
    <w:rsid w:val="00884B4A"/>
    <w:rsid w:val="008A19D8"/>
    <w:rsid w:val="008A2DE7"/>
    <w:rsid w:val="008A3ECF"/>
    <w:rsid w:val="008A5587"/>
    <w:rsid w:val="008A77D4"/>
    <w:rsid w:val="008B4778"/>
    <w:rsid w:val="008B7330"/>
    <w:rsid w:val="008C0D8E"/>
    <w:rsid w:val="008C38A4"/>
    <w:rsid w:val="008C7156"/>
    <w:rsid w:val="008D211E"/>
    <w:rsid w:val="008D42FE"/>
    <w:rsid w:val="008D43A4"/>
    <w:rsid w:val="008D6FE6"/>
    <w:rsid w:val="008E3D73"/>
    <w:rsid w:val="008E4549"/>
    <w:rsid w:val="008E621C"/>
    <w:rsid w:val="008E790D"/>
    <w:rsid w:val="008F21D6"/>
    <w:rsid w:val="008F38CD"/>
    <w:rsid w:val="008F7E1D"/>
    <w:rsid w:val="00901129"/>
    <w:rsid w:val="00904F0C"/>
    <w:rsid w:val="00911D41"/>
    <w:rsid w:val="00914B04"/>
    <w:rsid w:val="0091783F"/>
    <w:rsid w:val="00920091"/>
    <w:rsid w:val="009249E7"/>
    <w:rsid w:val="0092544D"/>
    <w:rsid w:val="009303C2"/>
    <w:rsid w:val="009324BE"/>
    <w:rsid w:val="0093448E"/>
    <w:rsid w:val="009360CC"/>
    <w:rsid w:val="0094366D"/>
    <w:rsid w:val="009444A5"/>
    <w:rsid w:val="00944683"/>
    <w:rsid w:val="00947DCE"/>
    <w:rsid w:val="00953656"/>
    <w:rsid w:val="00953B5F"/>
    <w:rsid w:val="00955688"/>
    <w:rsid w:val="00960F7E"/>
    <w:rsid w:val="009665D6"/>
    <w:rsid w:val="0097064E"/>
    <w:rsid w:val="00972F33"/>
    <w:rsid w:val="00973AA3"/>
    <w:rsid w:val="00981857"/>
    <w:rsid w:val="00981AE0"/>
    <w:rsid w:val="00981E04"/>
    <w:rsid w:val="00982DC7"/>
    <w:rsid w:val="00983CAC"/>
    <w:rsid w:val="009841F2"/>
    <w:rsid w:val="00985046"/>
    <w:rsid w:val="009902FD"/>
    <w:rsid w:val="00992698"/>
    <w:rsid w:val="009939CF"/>
    <w:rsid w:val="00996E68"/>
    <w:rsid w:val="00997296"/>
    <w:rsid w:val="009B3AEC"/>
    <w:rsid w:val="009C46C2"/>
    <w:rsid w:val="009C6317"/>
    <w:rsid w:val="009D0519"/>
    <w:rsid w:val="009D08A6"/>
    <w:rsid w:val="009D2383"/>
    <w:rsid w:val="009D5C58"/>
    <w:rsid w:val="009D7471"/>
    <w:rsid w:val="009D7E04"/>
    <w:rsid w:val="009E38C8"/>
    <w:rsid w:val="009E4EF7"/>
    <w:rsid w:val="009F28C7"/>
    <w:rsid w:val="00A0088F"/>
    <w:rsid w:val="00A01C9F"/>
    <w:rsid w:val="00A04467"/>
    <w:rsid w:val="00A15726"/>
    <w:rsid w:val="00A1601B"/>
    <w:rsid w:val="00A24ABF"/>
    <w:rsid w:val="00A269EB"/>
    <w:rsid w:val="00A34849"/>
    <w:rsid w:val="00A37A4C"/>
    <w:rsid w:val="00A37D17"/>
    <w:rsid w:val="00A4435E"/>
    <w:rsid w:val="00A520A7"/>
    <w:rsid w:val="00A541D7"/>
    <w:rsid w:val="00A60DA0"/>
    <w:rsid w:val="00A60E04"/>
    <w:rsid w:val="00A646F5"/>
    <w:rsid w:val="00A661C6"/>
    <w:rsid w:val="00A67724"/>
    <w:rsid w:val="00A72671"/>
    <w:rsid w:val="00A73D6E"/>
    <w:rsid w:val="00A80A7A"/>
    <w:rsid w:val="00A8174D"/>
    <w:rsid w:val="00A8285B"/>
    <w:rsid w:val="00A82FD1"/>
    <w:rsid w:val="00A86999"/>
    <w:rsid w:val="00A86F40"/>
    <w:rsid w:val="00A8787D"/>
    <w:rsid w:val="00A90B06"/>
    <w:rsid w:val="00A9433A"/>
    <w:rsid w:val="00A964F0"/>
    <w:rsid w:val="00AA19D4"/>
    <w:rsid w:val="00AA32F1"/>
    <w:rsid w:val="00AA5724"/>
    <w:rsid w:val="00AB2CDD"/>
    <w:rsid w:val="00AB2FB3"/>
    <w:rsid w:val="00AB4538"/>
    <w:rsid w:val="00AC1C2B"/>
    <w:rsid w:val="00AC3380"/>
    <w:rsid w:val="00AC4516"/>
    <w:rsid w:val="00AC666D"/>
    <w:rsid w:val="00AD3310"/>
    <w:rsid w:val="00AD4F66"/>
    <w:rsid w:val="00AD6CDD"/>
    <w:rsid w:val="00AE3723"/>
    <w:rsid w:val="00AE6D4B"/>
    <w:rsid w:val="00AF470F"/>
    <w:rsid w:val="00AF700D"/>
    <w:rsid w:val="00B00E39"/>
    <w:rsid w:val="00B01BA3"/>
    <w:rsid w:val="00B02C62"/>
    <w:rsid w:val="00B04E9C"/>
    <w:rsid w:val="00B124FC"/>
    <w:rsid w:val="00B15C97"/>
    <w:rsid w:val="00B15F55"/>
    <w:rsid w:val="00B206F9"/>
    <w:rsid w:val="00B209F1"/>
    <w:rsid w:val="00B26C97"/>
    <w:rsid w:val="00B303A1"/>
    <w:rsid w:val="00B30878"/>
    <w:rsid w:val="00B33542"/>
    <w:rsid w:val="00B35853"/>
    <w:rsid w:val="00B40DC6"/>
    <w:rsid w:val="00B41C0E"/>
    <w:rsid w:val="00B44EEB"/>
    <w:rsid w:val="00B44F0A"/>
    <w:rsid w:val="00B51660"/>
    <w:rsid w:val="00B51CF3"/>
    <w:rsid w:val="00B52259"/>
    <w:rsid w:val="00B53164"/>
    <w:rsid w:val="00B53F35"/>
    <w:rsid w:val="00B56F5C"/>
    <w:rsid w:val="00B60949"/>
    <w:rsid w:val="00B60A90"/>
    <w:rsid w:val="00B60AA0"/>
    <w:rsid w:val="00B62E88"/>
    <w:rsid w:val="00B6322E"/>
    <w:rsid w:val="00B67993"/>
    <w:rsid w:val="00B71772"/>
    <w:rsid w:val="00B728A9"/>
    <w:rsid w:val="00B74506"/>
    <w:rsid w:val="00B74A78"/>
    <w:rsid w:val="00B76E79"/>
    <w:rsid w:val="00B77F5E"/>
    <w:rsid w:val="00B82EEA"/>
    <w:rsid w:val="00B83639"/>
    <w:rsid w:val="00B84832"/>
    <w:rsid w:val="00B852D6"/>
    <w:rsid w:val="00B86885"/>
    <w:rsid w:val="00B90C55"/>
    <w:rsid w:val="00B93F3E"/>
    <w:rsid w:val="00B97685"/>
    <w:rsid w:val="00BA22B6"/>
    <w:rsid w:val="00BA3158"/>
    <w:rsid w:val="00BA522F"/>
    <w:rsid w:val="00BB28F9"/>
    <w:rsid w:val="00BB5C68"/>
    <w:rsid w:val="00BC0176"/>
    <w:rsid w:val="00BC2412"/>
    <w:rsid w:val="00BC2C60"/>
    <w:rsid w:val="00BC6DD5"/>
    <w:rsid w:val="00BD1662"/>
    <w:rsid w:val="00BD1EDD"/>
    <w:rsid w:val="00BD6BDF"/>
    <w:rsid w:val="00BE3A75"/>
    <w:rsid w:val="00BF1D6C"/>
    <w:rsid w:val="00BF2F9F"/>
    <w:rsid w:val="00C04B6C"/>
    <w:rsid w:val="00C04C82"/>
    <w:rsid w:val="00C051FD"/>
    <w:rsid w:val="00C126F6"/>
    <w:rsid w:val="00C134FA"/>
    <w:rsid w:val="00C15455"/>
    <w:rsid w:val="00C15FAB"/>
    <w:rsid w:val="00C16EAD"/>
    <w:rsid w:val="00C1784A"/>
    <w:rsid w:val="00C2167E"/>
    <w:rsid w:val="00C23C86"/>
    <w:rsid w:val="00C245BE"/>
    <w:rsid w:val="00C25886"/>
    <w:rsid w:val="00C25F81"/>
    <w:rsid w:val="00C2654D"/>
    <w:rsid w:val="00C26605"/>
    <w:rsid w:val="00C26D61"/>
    <w:rsid w:val="00C27E6E"/>
    <w:rsid w:val="00C3470E"/>
    <w:rsid w:val="00C34E99"/>
    <w:rsid w:val="00C378FD"/>
    <w:rsid w:val="00C42F18"/>
    <w:rsid w:val="00C43C73"/>
    <w:rsid w:val="00C46DF3"/>
    <w:rsid w:val="00C47E10"/>
    <w:rsid w:val="00C57D0C"/>
    <w:rsid w:val="00C601DA"/>
    <w:rsid w:val="00C6082E"/>
    <w:rsid w:val="00C6190E"/>
    <w:rsid w:val="00C62CF0"/>
    <w:rsid w:val="00C64F61"/>
    <w:rsid w:val="00C72DFB"/>
    <w:rsid w:val="00C762CB"/>
    <w:rsid w:val="00C764E3"/>
    <w:rsid w:val="00C772BB"/>
    <w:rsid w:val="00C77B6F"/>
    <w:rsid w:val="00C800CA"/>
    <w:rsid w:val="00C8084D"/>
    <w:rsid w:val="00C8088A"/>
    <w:rsid w:val="00C82630"/>
    <w:rsid w:val="00C8629B"/>
    <w:rsid w:val="00C86EA5"/>
    <w:rsid w:val="00C9033C"/>
    <w:rsid w:val="00C9326F"/>
    <w:rsid w:val="00C95DBE"/>
    <w:rsid w:val="00C95FF6"/>
    <w:rsid w:val="00CA531B"/>
    <w:rsid w:val="00CA5CDF"/>
    <w:rsid w:val="00CB1883"/>
    <w:rsid w:val="00CB2A90"/>
    <w:rsid w:val="00CB3688"/>
    <w:rsid w:val="00CB5CDE"/>
    <w:rsid w:val="00CC5392"/>
    <w:rsid w:val="00CC5EE7"/>
    <w:rsid w:val="00CC6830"/>
    <w:rsid w:val="00CC75FE"/>
    <w:rsid w:val="00CD1311"/>
    <w:rsid w:val="00CD7747"/>
    <w:rsid w:val="00CE11D3"/>
    <w:rsid w:val="00CE57ED"/>
    <w:rsid w:val="00D111C4"/>
    <w:rsid w:val="00D165E2"/>
    <w:rsid w:val="00D16BD8"/>
    <w:rsid w:val="00D21604"/>
    <w:rsid w:val="00D24230"/>
    <w:rsid w:val="00D27A8E"/>
    <w:rsid w:val="00D34E0D"/>
    <w:rsid w:val="00D35A07"/>
    <w:rsid w:val="00D37B04"/>
    <w:rsid w:val="00D40943"/>
    <w:rsid w:val="00D45814"/>
    <w:rsid w:val="00D51083"/>
    <w:rsid w:val="00D53291"/>
    <w:rsid w:val="00D54D1A"/>
    <w:rsid w:val="00D54FEF"/>
    <w:rsid w:val="00D55DF5"/>
    <w:rsid w:val="00D57A7D"/>
    <w:rsid w:val="00D65659"/>
    <w:rsid w:val="00D710BE"/>
    <w:rsid w:val="00D71548"/>
    <w:rsid w:val="00D72395"/>
    <w:rsid w:val="00D74E65"/>
    <w:rsid w:val="00D75E9D"/>
    <w:rsid w:val="00D77642"/>
    <w:rsid w:val="00D90ED3"/>
    <w:rsid w:val="00D90EF3"/>
    <w:rsid w:val="00D927C9"/>
    <w:rsid w:val="00D92E2E"/>
    <w:rsid w:val="00D95798"/>
    <w:rsid w:val="00DA52B7"/>
    <w:rsid w:val="00DA55E6"/>
    <w:rsid w:val="00DB1692"/>
    <w:rsid w:val="00DB27E2"/>
    <w:rsid w:val="00DB2D64"/>
    <w:rsid w:val="00DB4856"/>
    <w:rsid w:val="00DC1B61"/>
    <w:rsid w:val="00DC2F75"/>
    <w:rsid w:val="00DC5431"/>
    <w:rsid w:val="00DD0EC6"/>
    <w:rsid w:val="00DE1C2E"/>
    <w:rsid w:val="00DE24E7"/>
    <w:rsid w:val="00DE60EB"/>
    <w:rsid w:val="00DE68E0"/>
    <w:rsid w:val="00DF00ED"/>
    <w:rsid w:val="00DF2B89"/>
    <w:rsid w:val="00DF769F"/>
    <w:rsid w:val="00E023DE"/>
    <w:rsid w:val="00E0407F"/>
    <w:rsid w:val="00E13C74"/>
    <w:rsid w:val="00E173B6"/>
    <w:rsid w:val="00E243AE"/>
    <w:rsid w:val="00E321EF"/>
    <w:rsid w:val="00E32F3F"/>
    <w:rsid w:val="00E33BE5"/>
    <w:rsid w:val="00E34AC5"/>
    <w:rsid w:val="00E36578"/>
    <w:rsid w:val="00E40104"/>
    <w:rsid w:val="00E40FD6"/>
    <w:rsid w:val="00E463B4"/>
    <w:rsid w:val="00E5040C"/>
    <w:rsid w:val="00E5250C"/>
    <w:rsid w:val="00E5775B"/>
    <w:rsid w:val="00E60001"/>
    <w:rsid w:val="00E82922"/>
    <w:rsid w:val="00E8492A"/>
    <w:rsid w:val="00E85F4A"/>
    <w:rsid w:val="00E9031A"/>
    <w:rsid w:val="00E972C3"/>
    <w:rsid w:val="00EB5A09"/>
    <w:rsid w:val="00EB5F68"/>
    <w:rsid w:val="00EB63D2"/>
    <w:rsid w:val="00EC13AE"/>
    <w:rsid w:val="00EC3D8F"/>
    <w:rsid w:val="00EC76F3"/>
    <w:rsid w:val="00ED0C42"/>
    <w:rsid w:val="00ED1D71"/>
    <w:rsid w:val="00ED39F8"/>
    <w:rsid w:val="00ED677B"/>
    <w:rsid w:val="00EE0453"/>
    <w:rsid w:val="00EE16E0"/>
    <w:rsid w:val="00EE2979"/>
    <w:rsid w:val="00EE3F29"/>
    <w:rsid w:val="00EE4565"/>
    <w:rsid w:val="00EE471C"/>
    <w:rsid w:val="00EE6048"/>
    <w:rsid w:val="00EF3DC2"/>
    <w:rsid w:val="00EF5B49"/>
    <w:rsid w:val="00EF63C8"/>
    <w:rsid w:val="00EF6752"/>
    <w:rsid w:val="00F043C6"/>
    <w:rsid w:val="00F04AC4"/>
    <w:rsid w:val="00F0772C"/>
    <w:rsid w:val="00F13CE9"/>
    <w:rsid w:val="00F15333"/>
    <w:rsid w:val="00F176C9"/>
    <w:rsid w:val="00F233DB"/>
    <w:rsid w:val="00F23A76"/>
    <w:rsid w:val="00F26BD9"/>
    <w:rsid w:val="00F315D4"/>
    <w:rsid w:val="00F33216"/>
    <w:rsid w:val="00F33D95"/>
    <w:rsid w:val="00F37C93"/>
    <w:rsid w:val="00F44A26"/>
    <w:rsid w:val="00F45035"/>
    <w:rsid w:val="00F456FB"/>
    <w:rsid w:val="00F475FD"/>
    <w:rsid w:val="00F555D6"/>
    <w:rsid w:val="00F61441"/>
    <w:rsid w:val="00F61673"/>
    <w:rsid w:val="00F67EC1"/>
    <w:rsid w:val="00F7012E"/>
    <w:rsid w:val="00F8284A"/>
    <w:rsid w:val="00F8787C"/>
    <w:rsid w:val="00F90992"/>
    <w:rsid w:val="00FA0097"/>
    <w:rsid w:val="00FB212E"/>
    <w:rsid w:val="00FB474B"/>
    <w:rsid w:val="00FB4946"/>
    <w:rsid w:val="00FC515A"/>
    <w:rsid w:val="00FD1950"/>
    <w:rsid w:val="00FD6AB4"/>
    <w:rsid w:val="00FD79C3"/>
    <w:rsid w:val="00FE25F1"/>
    <w:rsid w:val="00FE2F9E"/>
    <w:rsid w:val="00FE5923"/>
    <w:rsid w:val="00FE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semiHidden/>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6323DE-4637-694B-BE1E-93693AA7A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2</Pages>
  <Words>19186</Words>
  <Characters>109364</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2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818</cp:revision>
  <dcterms:created xsi:type="dcterms:W3CDTF">2020-07-10T15:21:00Z</dcterms:created>
  <dcterms:modified xsi:type="dcterms:W3CDTF">2020-07-1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